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FE1B1F">
      <w:pPr>
        <w:pStyle w:val="Subtitle"/>
        <w:spacing w:after="360"/>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300AC74A" w14:textId="77777777" w:rsidR="007B639B" w:rsidRDefault="007B639B" w:rsidP="00FE1B1F">
      <w:pPr>
        <w:spacing w:after="0" w:line="276" w:lineRule="auto"/>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6442A4F6" w:rsidR="00F24807" w:rsidRDefault="00F24807" w:rsidP="00DF3173">
      <w:pPr>
        <w:spacing w:after="0" w:line="276" w:lineRule="auto"/>
        <w:ind w:firstLine="720"/>
        <w:jc w:val="both"/>
        <w:rPr>
          <w:rFonts w:ascii="Times New Roman" w:hAnsi="Times New Roman" w:cs="Times New Roman"/>
          <w:b/>
          <w:bCs/>
          <w:sz w:val="20"/>
          <w:szCs w:val="20"/>
          <w:lang w:val="en"/>
        </w:rPr>
      </w:pPr>
      <w:proofErr w:type="gramStart"/>
      <w:r w:rsidRPr="00F24807">
        <w:rPr>
          <w:rFonts w:ascii="Times New Roman" w:hAnsi="Times New Roman" w:cs="Times New Roman"/>
          <w:b/>
          <w:bCs/>
          <w:sz w:val="20"/>
          <w:szCs w:val="20"/>
          <w:lang w:val="en"/>
        </w:rPr>
        <w:t>The vast majority of</w:t>
      </w:r>
      <w:proofErr w:type="gramEnd"/>
      <w:r w:rsidRPr="00F24807">
        <w:rPr>
          <w:rFonts w:ascii="Times New Roman" w:hAnsi="Times New Roman" w:cs="Times New Roman"/>
          <w:b/>
          <w:bCs/>
          <w:sz w:val="20"/>
          <w:szCs w:val="20"/>
          <w:lang w:val="en"/>
        </w:rPr>
        <w:t xml:space="preserve"> methods for driver stress detection rely on complex multimodal signals that require intrusive and expensive methods of acquisition. In the presented approach we hypothesize that the PPG signal provides enough physiological information to be used as independent reliable stress indicators. To achieve this, we propose a novel end-to-end deep learning model that utilizes the </w:t>
      </w:r>
      <w:r w:rsidR="007858A6">
        <w:rPr>
          <w:rFonts w:ascii="Times New Roman" w:hAnsi="Times New Roman" w:cs="Times New Roman"/>
          <w:b/>
          <w:bCs/>
          <w:sz w:val="20"/>
          <w:szCs w:val="20"/>
          <w:lang w:val="en"/>
        </w:rPr>
        <w:t>r</w:t>
      </w:r>
      <w:r w:rsidRPr="00F24807">
        <w:rPr>
          <w:rFonts w:ascii="Times New Roman" w:hAnsi="Times New Roman" w:cs="Times New Roman"/>
          <w:b/>
          <w:bCs/>
          <w:sz w:val="20"/>
          <w:szCs w:val="20"/>
          <w:lang w:val="en"/>
        </w:rPr>
        <w:t xml:space="preserve">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r w:rsidR="007A1473" w:rsidRPr="00F24807">
        <w:rPr>
          <w:rFonts w:ascii="Times New Roman" w:hAnsi="Times New Roman" w:cs="Times New Roman"/>
          <w:b/>
          <w:bCs/>
          <w:sz w:val="20"/>
          <w:szCs w:val="20"/>
          <w:lang w:val="en"/>
        </w:rPr>
        <w:t>model’s</w:t>
      </w:r>
      <w:r w:rsidRPr="00F24807">
        <w:rPr>
          <w:rFonts w:ascii="Times New Roman" w:hAnsi="Times New Roman" w:cs="Times New Roman"/>
          <w:b/>
          <w:bCs/>
          <w:sz w:val="20"/>
          <w:szCs w:val="20"/>
          <w:lang w:val="en"/>
        </w:rPr>
        <w:t xml:space="preserve"> generalization capability, network structure, and classification accuracy. Results demonstrate that our approach achieves superior performance compared to other state-of-the-art methods, while minimizing system complexity and cost. Therefore, it provides high potential for integration into real-world driving experience</w:t>
      </w:r>
      <w:r w:rsidR="007858A6">
        <w:rPr>
          <w:rFonts w:ascii="Times New Roman" w:hAnsi="Times New Roman" w:cs="Times New Roman"/>
          <w:b/>
          <w:bCs/>
          <w:sz w:val="20"/>
          <w:szCs w:val="20"/>
          <w:lang w:val="en"/>
        </w:rPr>
        <w:t>.</w:t>
      </w:r>
    </w:p>
    <w:p w14:paraId="2F0959A5" w14:textId="745FCE8B"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 or electrocardiogram (ECG) might be employed to monitor driver stress [</w:t>
      </w:r>
      <w:r w:rsidRPr="0040171D">
        <w:rPr>
          <w:rFonts w:ascii="Times New Roman" w:eastAsia="Times New Roman" w:hAnsi="Times New Roman" w:cs="Times New Roman"/>
          <w:color w:val="FF0000"/>
          <w:sz w:val="20"/>
          <w:szCs w:val="20"/>
        </w:rPr>
        <w:t>XXX</w:t>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0CC25949"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w:t>
      </w:r>
      <w:r>
        <w:rPr>
          <w:rFonts w:ascii="Times New Roman" w:eastAsia="Times New Roman" w:hAnsi="Times New Roman" w:cs="Times New Roman"/>
          <w:sz w:val="20"/>
          <w:szCs w:val="20"/>
        </w:rPr>
        <w:t xml:space="preserve">means that changes in emotional states can influence heart rate and blood ejection rate. During stressful situations, the sympathetic part of the ANS is activated, leading to a rapid increase in heart activity. This accelerates blood pumping, ensuring a rapid oxygen delivery to the body’s organs in order to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of thes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7E6EFABC"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w:t>
      </w:r>
      <w:r w:rsidR="00FE1B1F">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5168" behindDoc="0" locked="0" layoutInCell="1" allowOverlap="1" wp14:anchorId="7B5B0692" wp14:editId="5BA3CC60">
                <wp:simplePos x="0" y="0"/>
                <wp:positionH relativeFrom="margin">
                  <wp:posOffset>-55962</wp:posOffset>
                </wp:positionH>
                <wp:positionV relativeFrom="paragraph">
                  <wp:posOffset>115211</wp:posOffset>
                </wp:positionV>
                <wp:extent cx="6265545" cy="3274060"/>
                <wp:effectExtent l="0" t="0" r="0" b="2540"/>
                <wp:wrapTopAndBottom/>
                <wp:docPr id="688994708" name="Group 7"/>
                <wp:cNvGraphicFramePr/>
                <a:graphic xmlns:a="http://schemas.openxmlformats.org/drawingml/2006/main">
                  <a:graphicData uri="http://schemas.microsoft.com/office/word/2010/wordprocessingGroup">
                    <wpg:wgp>
                      <wpg:cNvGrpSpPr/>
                      <wpg:grpSpPr>
                        <a:xfrm>
                          <a:off x="0" y="0"/>
                          <a:ext cx="6265545" cy="3274060"/>
                          <a:chOff x="403350" y="-181912"/>
                          <a:chExt cx="5795204" cy="3032533"/>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l="-1292" t="-2425" r="-2496" b="-3879"/>
                          <a:stretch/>
                        </pic:blipFill>
                        <pic:spPr>
                          <a:xfrm>
                            <a:off x="403350" y="-181912"/>
                            <a:ext cx="5795204" cy="2706061"/>
                          </a:xfrm>
                          <a:prstGeom prst="rect">
                            <a:avLst/>
                          </a:prstGeom>
                        </pic:spPr>
                      </pic:pic>
                      <wps:wsp>
                        <wps:cNvPr id="997834190" name="Text Box 1"/>
                        <wps:cNvSpPr txBox="1"/>
                        <wps:spPr>
                          <a:xfrm>
                            <a:off x="1256334" y="2554927"/>
                            <a:ext cx="3815623" cy="295694"/>
                          </a:xfrm>
                          <a:prstGeom prst="rect">
                            <a:avLst/>
                          </a:prstGeom>
                          <a:solidFill>
                            <a:prstClr val="white"/>
                          </a:solidFill>
                          <a:ln>
                            <a:noFill/>
                          </a:ln>
                        </wps:spPr>
                        <wps:txbx>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4.4pt;margin-top:9.05pt;width:493.35pt;height:257.8pt;z-index:251655168;mso-position-horizontal-relative:margin;mso-width-relative:margin;mso-height-relative:margin" coordorigin="4033,-1819" coordsize="57952,30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033;top:-1819;width:57952;height:270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">
                  <v:imagedata r:id="rId7" o:title="" croptop="-1589f" cropbottom="-2542f" cropleft="-847f" cropright="-1636f"/>
                </v:shape>
                <v:shapetype id="_x0000_t202" coordsize="21600,21600" o:spt="202" path="m,l,21600r21600,l21600,xe">
                  <v:stroke joinstyle="miter"/>
                  <v:path gradientshapeok="t" o:connecttype="rect"/>
                </v:shapetype>
                <v:shape id="Text Box 1" o:spid="_x0000_s1028" type="#_x0000_t202" style="position:absolute;left:12563;top:25549;width:38156;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of stress levels. These parameters are often used as reliable stress indicators, eliminating the need for additional sensors like skin temperature sensors.</w:t>
      </w:r>
    </w:p>
    <w:p w14:paraId="1B142AC4" w14:textId="1B9356A0"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7C739F">
      <w:pPr>
        <w:spacing w:before="120" w:after="120" w:line="276" w:lineRule="auto"/>
        <w:ind w:left="360" w:firstLine="360"/>
        <w:jc w:val="both"/>
        <w:rPr>
          <w:rFonts w:ascii="Times New Roman" w:eastAsia="Times New Roman" w:hAnsi="Times New Roman" w:cs="Times New Roman"/>
          <w:sz w:val="20"/>
          <w:szCs w:val="20"/>
        </w:rPr>
      </w:pPr>
    </w:p>
    <w:p w14:paraId="32BC3240" w14:textId="5F62E09A" w:rsidR="002E6937" w:rsidRPr="002E7AAF" w:rsidRDefault="008C2866" w:rsidP="007C739F">
      <w:pPr>
        <w:spacing w:before="120" w:after="120" w:line="276"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739B8357" w:rsidR="00192647" w:rsidRPr="00A65DAF" w:rsidRDefault="00363F7F" w:rsidP="007C739F">
      <w:pPr>
        <w:keepNext/>
        <w:spacing w:before="120" w:after="120" w:line="276" w:lineRule="auto"/>
        <w:ind w:firstLine="360"/>
        <w:jc w:val="both"/>
      </w:pPr>
      <w:r w:rsidRPr="00363F7F">
        <w:rPr>
          <w:rFonts w:ascii="Times New Roman" w:eastAsia="Times New Roman" w:hAnsi="Times New Roman" w:cs="Times New Roman"/>
          <w:sz w:val="20"/>
          <w:szCs w:val="20"/>
        </w:rPr>
        <w:t>In the context of driver stress detection from PPG signals, after splitting the input data into sliding windows, our aim is to classify them into several categories of stress level. Examples of sliding windows belonging to three categories of stress (low, medium, and high) are shown in figure</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proofErr w:type="spellStart"/>
      <w:r w:rsidR="00FB2432" w:rsidRPr="00FB2432">
        <w:rPr>
          <w:rFonts w:ascii="Times New Roman" w:hAnsi="Times New Roman" w:cs="Times New Roman"/>
          <w:sz w:val="20"/>
          <w:szCs w:val="20"/>
        </w:rPr>
        <w:t>Figure</w:t>
      </w:r>
      <w:proofErr w:type="spellEnd"/>
      <w:r w:rsidR="00FB2432" w:rsidRPr="00FB2432">
        <w:rPr>
          <w:rFonts w:ascii="Times New Roman" w:hAnsi="Times New Roman" w:cs="Times New Roman"/>
          <w:sz w:val="20"/>
          <w:szCs w:val="20"/>
        </w:rPr>
        <w:t xml:space="preserve"> </w:t>
      </w:r>
      <w:r w:rsidR="00FB2432" w:rsidRPr="00FB2432">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167352D5" w:rsidR="008C2866" w:rsidRDefault="00446F60"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where manual feature extraction has to be performed</w:t>
      </w:r>
      <w:r w:rsidR="00DA069A">
        <w:rPr>
          <w:rFonts w:ascii="Times New Roman" w:eastAsia="Times New Roman" w:hAnsi="Times New Roman" w:cs="Times New Roman"/>
          <w:sz w:val="20"/>
          <w:szCs w:val="20"/>
        </w:rPr>
        <w:t>.</w:t>
      </w:r>
    </w:p>
    <w:p w14:paraId="1BAC0C90" w14:textId="64621AEC" w:rsid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Pr>
          <w:rFonts w:ascii="Times New Roman" w:eastAsia="Times New Roman" w:hAnsi="Times New Roman" w:cs="Times New Roman"/>
          <w:color w:val="000000"/>
          <w:kern w:val="0"/>
          <w:sz w:val="20"/>
          <w:szCs w:val="20"/>
          <w:shd w:val="clear" w:color="auto" w:fill="FFFFFF"/>
          <w14:ligatures w14:val="none"/>
        </w:rPr>
        <w:t>C</w:t>
      </w:r>
      <w:r w:rsidRPr="0052378A">
        <w:rPr>
          <w:rFonts w:ascii="Times New Roman" w:eastAsia="Times New Roman" w:hAnsi="Times New Roman" w:cs="Times New Roman"/>
          <w:color w:val="000000"/>
          <w:kern w:val="0"/>
          <w:sz w:val="20"/>
          <w:szCs w:val="20"/>
          <w:shd w:val="clear" w:color="auto" w:fill="FFFFFF"/>
          <w14:ligatures w14:val="none"/>
        </w:rPr>
        <w:t xml:space="preserve">omputer </w:t>
      </w:r>
      <w:r>
        <w:rPr>
          <w:rFonts w:ascii="Times New Roman" w:eastAsia="Times New Roman" w:hAnsi="Times New Roman" w:cs="Times New Roman"/>
          <w:color w:val="000000"/>
          <w:kern w:val="0"/>
          <w:sz w:val="20"/>
          <w:szCs w:val="20"/>
          <w:shd w:val="clear" w:color="auto" w:fill="FFFFFF"/>
          <w14:ligatures w14:val="none"/>
        </w:rPr>
        <w:t>V</w:t>
      </w:r>
      <w:r w:rsidRPr="0052378A">
        <w:rPr>
          <w:rFonts w:ascii="Times New Roman" w:eastAsia="Times New Roman" w:hAnsi="Times New Roman" w:cs="Times New Roman"/>
          <w:color w:val="000000"/>
          <w:kern w:val="0"/>
          <w:sz w:val="20"/>
          <w:szCs w:val="20"/>
          <w:shd w:val="clear" w:color="auto" w:fill="FFFFFF"/>
          <w14:ligatures w14:val="none"/>
        </w:rPr>
        <w:t>ision</w:t>
      </w:r>
      <w:r w:rsidR="00F77BA5">
        <w:rPr>
          <w:rFonts w:ascii="Times New Roman" w:eastAsia="Times New Roman" w:hAnsi="Times New Roman" w:cs="Times New Roman"/>
          <w:color w:val="000000"/>
          <w:kern w:val="0"/>
          <w:sz w:val="20"/>
          <w:szCs w:val="20"/>
          <w:shd w:val="clear" w:color="auto" w:fill="FFFFFF"/>
          <w14:ligatures w14:val="none"/>
        </w:rPr>
        <w:t xml:space="preserve"> [</w:t>
      </w:r>
      <w:r w:rsidR="00F77BA5" w:rsidRPr="00F77BA5">
        <w:rPr>
          <w:rFonts w:ascii="Times New Roman" w:eastAsia="Times New Roman" w:hAnsi="Times New Roman" w:cs="Times New Roman"/>
          <w:color w:val="FF0000"/>
          <w:kern w:val="0"/>
          <w:sz w:val="20"/>
          <w:szCs w:val="20"/>
          <w:shd w:val="clear" w:color="auto" w:fill="FFFFFF"/>
          <w14:ligatures w14:val="none"/>
        </w:rPr>
        <w:t>REF image net</w:t>
      </w:r>
      <w:r w:rsidR="00F77BA5">
        <w:rPr>
          <w:rFonts w:ascii="Times New Roman" w:eastAsia="Times New Roman" w:hAnsi="Times New Roman" w:cs="Times New Roman"/>
          <w:color w:val="000000"/>
          <w:kern w:val="0"/>
          <w:sz w:val="20"/>
          <w:szCs w:val="20"/>
          <w:shd w:val="clear" w:color="auto" w:fill="FFFFFF"/>
          <w14:ligatures w14:val="none"/>
        </w:rPr>
        <w:t>]</w:t>
      </w:r>
      <w:r w:rsidRPr="0052378A">
        <w:rPr>
          <w:rFonts w:ascii="Times New Roman" w:eastAsia="Times New Roman" w:hAnsi="Times New Roman" w:cs="Times New Roman"/>
          <w:color w:val="000000"/>
          <w:kern w:val="0"/>
          <w:sz w:val="20"/>
          <w:szCs w:val="20"/>
          <w:shd w:val="clear" w:color="auto" w:fill="FFFFFF"/>
          <w14:ligatures w14:val="none"/>
        </w:rPr>
        <w:t xml:space="preserve"> and </w:t>
      </w:r>
      <w:r>
        <w:rPr>
          <w:rFonts w:ascii="Times New Roman" w:eastAsia="Times New Roman" w:hAnsi="Times New Roman" w:cs="Times New Roman"/>
          <w:color w:val="000000"/>
          <w:kern w:val="0"/>
          <w:sz w:val="20"/>
          <w:szCs w:val="20"/>
          <w:shd w:val="clear" w:color="auto" w:fill="FFFFFF"/>
          <w14:ligatures w14:val="none"/>
        </w:rPr>
        <w:t>N</w:t>
      </w:r>
      <w:r w:rsidRPr="0052378A">
        <w:rPr>
          <w:rFonts w:ascii="Times New Roman" w:eastAsia="Times New Roman" w:hAnsi="Times New Roman" w:cs="Times New Roman"/>
          <w:color w:val="000000"/>
          <w:kern w:val="0"/>
          <w:sz w:val="20"/>
          <w:szCs w:val="20"/>
          <w:shd w:val="clear" w:color="auto" w:fill="FFFFFF"/>
          <w14:ligatures w14:val="none"/>
        </w:rPr>
        <w:t xml:space="preserve">atural language Processing </w:t>
      </w:r>
      <w:r w:rsidR="00F77BA5">
        <w:rPr>
          <w:rFonts w:ascii="Times New Roman" w:eastAsia="Times New Roman" w:hAnsi="Times New Roman" w:cs="Times New Roman"/>
          <w:color w:val="000000"/>
          <w:kern w:val="0"/>
          <w:sz w:val="20"/>
          <w:szCs w:val="20"/>
          <w:shd w:val="clear" w:color="auto" w:fill="FFFFFF"/>
          <w14:ligatures w14:val="none"/>
        </w:rPr>
        <w:t>[</w:t>
      </w:r>
      <w:r w:rsidR="00F77BA5" w:rsidRPr="00F77BA5">
        <w:rPr>
          <w:rFonts w:ascii="Times New Roman" w:eastAsia="Times New Roman" w:hAnsi="Times New Roman" w:cs="Times New Roman"/>
          <w:color w:val="FF0000"/>
          <w:kern w:val="0"/>
          <w:sz w:val="20"/>
          <w:szCs w:val="20"/>
          <w:shd w:val="clear" w:color="auto" w:fill="FFFFFF"/>
          <w14:ligatures w14:val="none"/>
        </w:rPr>
        <w:t>REF</w:t>
      </w:r>
      <w:r w:rsidR="00F77BA5">
        <w:rPr>
          <w:rFonts w:ascii="Times New Roman" w:eastAsia="Times New Roman" w:hAnsi="Times New Roman" w:cs="Times New Roman"/>
          <w:color w:val="000000"/>
          <w:kern w:val="0"/>
          <w:sz w:val="20"/>
          <w:szCs w:val="20"/>
          <w:shd w:val="clear" w:color="auto" w:fill="FFFFFF"/>
          <w14:ligatures w14:val="none"/>
        </w:rPr>
        <w:t>]</w:t>
      </w:r>
      <w:r w:rsidRPr="0052378A">
        <w:rPr>
          <w:rFonts w:ascii="Times New Roman" w:eastAsia="Times New Roman" w:hAnsi="Times New Roman" w:cs="Times New Roman"/>
          <w:color w:val="000000"/>
          <w:kern w:val="0"/>
          <w:sz w:val="20"/>
          <w:szCs w:val="20"/>
          <w:shd w:val="clear" w:color="auto" w:fill="FFFFFF"/>
          <w14:ligatures w14:val="none"/>
        </w:rPr>
        <w:t xml:space="preserve">, </w:t>
      </w:r>
      <w:proofErr w:type="gramStart"/>
      <w:r w:rsidRPr="0052378A">
        <w:rPr>
          <w:rFonts w:ascii="Times New Roman" w:eastAsia="Times New Roman" w:hAnsi="Times New Roman" w:cs="Times New Roman"/>
          <w:color w:val="000000"/>
          <w:kern w:val="0"/>
          <w:sz w:val="20"/>
          <w:szCs w:val="20"/>
          <w:shd w:val="clear" w:color="auto" w:fill="FFFFFF"/>
          <w14:ligatures w14:val="none"/>
        </w:rPr>
        <w:t>has</w:t>
      </w:r>
      <w:proofErr w:type="gramEnd"/>
      <w:r w:rsidRPr="0052378A">
        <w:rPr>
          <w:rFonts w:ascii="Times New Roman" w:eastAsia="Times New Roman" w:hAnsi="Times New Roman" w:cs="Times New Roman"/>
          <w:color w:val="000000"/>
          <w:kern w:val="0"/>
          <w:sz w:val="20"/>
          <w:szCs w:val="20"/>
          <w:shd w:val="clear" w:color="auto" w:fill="FFFFFF"/>
          <w14:ligatures w14:val="none"/>
        </w:rPr>
        <w:t xml:space="preserve"> led researchers to explore its application for solving complex time-series classification problems. One of the strengths of deep learning methods is its capacity to automatically extract  novel discriminative features from the low-level noisy input signal.</w:t>
      </w:r>
    </w:p>
    <w:p w14:paraId="4A6F7067" w14:textId="113BBA3E" w:rsidR="0052378A" w:rsidRP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novel end-to-end deep learning model that utilizes the residual neural blocks empowered by multi-head mechanisms. The proposed model completely </w:t>
      </w:r>
      <w:r w:rsidRPr="0052378A">
        <w:rPr>
          <w:rFonts w:ascii="Times New Roman" w:eastAsia="Times New Roman" w:hAnsi="Times New Roman" w:cs="Times New Roman"/>
          <w:color w:val="000000"/>
          <w:kern w:val="0"/>
          <w:sz w:val="20"/>
          <w:szCs w:val="20"/>
          <w14:ligatures w14:val="none"/>
        </w:rPr>
        <w:lastRenderedPageBreak/>
        <w:t xml:space="preserve">eliminates manual feature engineering, by introducing carefully engineered input network layers which prioritize reducing spatial resolution and extracting key features. A comprehensive evaluation of the models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w:t>
      </w:r>
      <w:proofErr w:type="gramStart"/>
      <w:r w:rsidRPr="0052378A">
        <w:rPr>
          <w:rFonts w:ascii="Times New Roman" w:eastAsia="Times New Roman" w:hAnsi="Times New Roman" w:cs="Times New Roman"/>
          <w:color w:val="000000"/>
          <w:kern w:val="0"/>
          <w:sz w:val="20"/>
          <w:szCs w:val="20"/>
          <w14:ligatures w14:val="none"/>
        </w:rPr>
        <w:t>learning  model</w:t>
      </w:r>
      <w:proofErr w:type="gramEnd"/>
      <w:r w:rsidRPr="0052378A">
        <w:rPr>
          <w:rFonts w:ascii="Times New Roman" w:eastAsia="Times New Roman" w:hAnsi="Times New Roman" w:cs="Times New Roman"/>
          <w:color w:val="000000"/>
          <w:kern w:val="0"/>
          <w:sz w:val="20"/>
          <w:szCs w:val="20"/>
          <w14:ligatures w14:val="none"/>
        </w:rPr>
        <w:t xml:space="preserve"> for driver stress detection relying solely on PPG signal, 2) Demonstrating that the </w:t>
      </w:r>
      <w:r w:rsidRPr="0052378A">
        <w:rPr>
          <w:rFonts w:ascii="Times New Roman" w:eastAsia="Times New Roman" w:hAnsi="Times New Roman" w:cs="Times New Roman"/>
          <w:color w:val="000000"/>
          <w:kern w:val="0"/>
          <w:sz w:val="20"/>
          <w:szCs w:val="20"/>
          <w14:ligatures w14:val="none"/>
        </w:rPr>
        <w:t xml:space="preserve">relatively simple deep learning architecture, based on </w:t>
      </w:r>
      <w:proofErr w:type="spellStart"/>
      <w:r w:rsidRPr="0052378A">
        <w:rPr>
          <w:rFonts w:ascii="Times New Roman" w:eastAsia="Times New Roman" w:hAnsi="Times New Roman" w:cs="Times New Roman"/>
          <w:color w:val="000000"/>
          <w:kern w:val="0"/>
          <w:sz w:val="20"/>
          <w:szCs w:val="20"/>
          <w14:ligatures w14:val="none"/>
        </w:rPr>
        <w:t>ResNet</w:t>
      </w:r>
      <w:proofErr w:type="spellEnd"/>
      <w:r w:rsidRPr="0052378A">
        <w:rPr>
          <w:rFonts w:ascii="Times New Roman" w:eastAsia="Times New Roman" w:hAnsi="Times New Roman" w:cs="Times New Roman"/>
          <w:color w:val="000000"/>
          <w:kern w:val="0"/>
          <w:sz w:val="20"/>
          <w:szCs w:val="20"/>
          <w14:ligatures w14:val="none"/>
        </w:rPr>
        <w:t xml:space="preserve"> blocks combined with multi-head approach, could achieve superior performance, thus having potential to be integrated into real-world automotive applications.</w:t>
      </w:r>
    </w:p>
    <w:p w14:paraId="3037F463" w14:textId="283D6281" w:rsidR="0052378A" w:rsidRPr="00DF3173" w:rsidRDefault="0052378A" w:rsidP="007C739F">
      <w:pPr>
        <w:spacing w:before="120" w:after="120" w:line="276"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10694B73" w14:textId="1FD1CD8A" w:rsidR="008C2866" w:rsidRPr="008C2866" w:rsidRDefault="008C2866" w:rsidP="00DF3173">
      <w:pPr>
        <w:spacing w:before="240" w:after="240" w:line="276" w:lineRule="auto"/>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9D79DB1" w:rsidR="008C2866" w:rsidRPr="008C2866" w:rsidRDefault="008C2866" w:rsidP="007C739F">
      <w:pPr>
        <w:spacing w:before="120" w:after="120" w:line="276" w:lineRule="auto"/>
        <w:jc w:val="both"/>
        <w:rPr>
          <w:rFonts w:ascii="Times New Roman" w:eastAsia="Times New Roman" w:hAnsi="Times New Roman" w:cs="Times New Roman"/>
          <w:i/>
        </w:rPr>
      </w:pPr>
      <w:r>
        <w:rPr>
          <w:rFonts w:ascii="Times New Roman" w:eastAsia="Times New Roman" w:hAnsi="Times New Roman" w:cs="Times New Roman"/>
          <w:i/>
        </w:rPr>
        <w:t>Traditional ML methods vs Deep Learn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5C38CE8E" w:rsidR="00A079A1" w:rsidRDefault="00A079A1" w:rsidP="007C739F">
      <w:pPr>
        <w:pStyle w:val="NormalWeb"/>
        <w:spacing w:before="120" w:beforeAutospacing="0" w:after="120" w:afterAutospacing="0" w:line="276" w:lineRule="auto"/>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600A9227" w:rsidR="00C36E02" w:rsidRDefault="00863171" w:rsidP="007C739F">
      <w:pPr>
        <w:pStyle w:val="NormalWeb"/>
        <w:spacing w:before="120" w:beforeAutospacing="0" w:after="120" w:afterAutospacing="0" w:line="276" w:lineRule="auto"/>
        <w:ind w:firstLine="360"/>
        <w:jc w:val="both"/>
        <w:rPr>
          <w:color w:val="000000"/>
          <w:sz w:val="20"/>
          <w:szCs w:val="20"/>
        </w:rPr>
      </w:pPr>
      <w:r>
        <w:rPr>
          <w:noProof/>
          <w:color w:val="000000"/>
          <w:sz w:val="20"/>
          <w:szCs w:val="20"/>
          <w14:ligatures w14:val="standardContextual"/>
        </w:rPr>
        <mc:AlternateContent>
          <mc:Choice Requires="wpg">
            <w:drawing>
              <wp:anchor distT="0" distB="0" distL="114300" distR="114300" simplePos="0" relativeHeight="251688960" behindDoc="0" locked="0" layoutInCell="1" allowOverlap="1" wp14:anchorId="16DE2072" wp14:editId="5966E674">
                <wp:simplePos x="0" y="0"/>
                <wp:positionH relativeFrom="margin">
                  <wp:posOffset>118745</wp:posOffset>
                </wp:positionH>
                <wp:positionV relativeFrom="paragraph">
                  <wp:posOffset>-2054860</wp:posOffset>
                </wp:positionV>
                <wp:extent cx="2374900" cy="6139180"/>
                <wp:effectExtent l="0" t="0" r="6350" b="0"/>
                <wp:wrapTopAndBottom/>
                <wp:docPr id="928070293" name="Group 6"/>
                <wp:cNvGraphicFramePr/>
                <a:graphic xmlns:a="http://schemas.openxmlformats.org/drawingml/2006/main">
                  <a:graphicData uri="http://schemas.microsoft.com/office/word/2010/wordprocessingGroup">
                    <wpg:wgp>
                      <wpg:cNvGrpSpPr/>
                      <wpg:grpSpPr>
                        <a:xfrm>
                          <a:off x="0" y="0"/>
                          <a:ext cx="2374900" cy="6138959"/>
                          <a:chOff x="-228930" y="-583451"/>
                          <a:chExt cx="2464038" cy="6363594"/>
                        </a:xfrm>
                      </wpg:grpSpPr>
                      <pic:pic xmlns:pic="http://schemas.openxmlformats.org/drawingml/2006/picture">
                        <pic:nvPicPr>
                          <pic:cNvPr id="427134000" name="Picture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bwMode="auto">
                          <a:xfrm>
                            <a:off x="-228930" y="-583451"/>
                            <a:ext cx="2364212" cy="5753860"/>
                          </a:xfrm>
                          <a:prstGeom prst="rect">
                            <a:avLst/>
                          </a:prstGeom>
                          <a:noFill/>
                          <a:ln>
                            <a:noFill/>
                          </a:ln>
                        </pic:spPr>
                      </pic:pic>
                      <wps:wsp>
                        <wps:cNvPr id="500907310" name="Text Box 1"/>
                        <wps:cNvSpPr txBox="1"/>
                        <wps:spPr>
                          <a:xfrm>
                            <a:off x="-228930" y="5390253"/>
                            <a:ext cx="2464038" cy="389890"/>
                          </a:xfrm>
                          <a:prstGeom prst="rect">
                            <a:avLst/>
                          </a:prstGeom>
                          <a:solidFill>
                            <a:prstClr val="white"/>
                          </a:solidFill>
                          <a:ln>
                            <a:noFill/>
                          </a:ln>
                        </wps:spPr>
                        <wps:txbx>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9.35pt;margin-top:-161.8pt;width:187pt;height:483.4pt;z-index:251688960;mso-position-horizontal-relative:margin;mso-width-relative:margin;mso-height-relative:margin" coordorigin="-2289,-5834" coordsize="24640,63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">
                <v:shape id="Picture 4" o:spid="_x0000_s1030" type="#_x0000_t75" style="position:absolute;left:-2289;top:-5834;width:23641;height:57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9" o:title=""/>
                </v:shape>
                <v:shape id="Text Box 1" o:spid="_x0000_s1031" type="#_x0000_t202" style="position:absolute;left:-2289;top:53902;width:246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00A079A1">
        <w:rPr>
          <w:color w:val="000000"/>
          <w:sz w:val="20"/>
          <w:szCs w:val="20"/>
        </w:rPr>
        <w:t>Earlier time-series classification approaches relied on traditional ML methods, such as Decision Trees, Linear Regression, and Support Vector Machines (SVM)</w:t>
      </w:r>
      <w:r w:rsidR="007A1473">
        <w:rPr>
          <w:color w:val="000000"/>
          <w:sz w:val="20"/>
          <w:szCs w:val="20"/>
        </w:rPr>
        <w:t xml:space="preserve"> [</w:t>
      </w:r>
      <w:r w:rsidR="007A1473" w:rsidRPr="007A1473">
        <w:rPr>
          <w:color w:val="FF0000"/>
          <w:sz w:val="20"/>
          <w:szCs w:val="20"/>
        </w:rPr>
        <w:t>Reference</w:t>
      </w:r>
      <w:r w:rsidR="007A1473">
        <w:rPr>
          <w:color w:val="000000"/>
          <w:sz w:val="20"/>
          <w:szCs w:val="20"/>
        </w:rPr>
        <w:t>]</w:t>
      </w:r>
      <w:r w:rsidR="00A079A1">
        <w:rPr>
          <w:color w:val="000000"/>
          <w:sz w:val="20"/>
          <w:szCs w:val="20"/>
        </w:rPr>
        <w:t xml:space="preserve">.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 The primary goal is often to reduce the number of features while retaining important information. </w:t>
      </w:r>
    </w:p>
    <w:p w14:paraId="7C62C972" w14:textId="2AED719F" w:rsidR="00A079A1" w:rsidRDefault="00A079A1" w:rsidP="007C739F">
      <w:pPr>
        <w:pStyle w:val="NormalWeb"/>
        <w:spacing w:before="120" w:beforeAutospacing="0" w:after="120" w:afterAutospacing="0" w:line="276" w:lineRule="auto"/>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62DC8ACC" w14:textId="0C05530C" w:rsidR="00F70037" w:rsidRDefault="00390B95"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While traditional ML models generally tend to be easier to interpret and explain, with fewer model </w:t>
      </w:r>
      <w:r>
        <w:rPr>
          <w:color w:val="000000"/>
          <w:sz w:val="20"/>
          <w:szCs w:val="20"/>
        </w:rPr>
        <w:lastRenderedPageBreak/>
        <w:t>parameters, this simplicity can hinder their ability to generalize effectively when dealing with noisy or complex data, thus leading to reduced accuracy of results. Modern Deep Learning models can be relatively complex, featuring numerous layers and parameters. This complexity enables them to capture intricate data patterns but also renders them susceptible to overfitting if not properly regularized.</w:t>
      </w:r>
    </w:p>
    <w:p w14:paraId="04CE6007" w14:textId="03F7EA5B" w:rsidR="00390B95" w:rsidRDefault="00FE1B1F" w:rsidP="007C739F">
      <w:pPr>
        <w:pStyle w:val="NormalWeb"/>
        <w:spacing w:before="120" w:beforeAutospacing="0" w:after="120" w:afterAutospacing="0" w:line="276" w:lineRule="auto"/>
        <w:ind w:firstLine="360"/>
        <w:jc w:val="both"/>
      </w:pPr>
      <w:r>
        <w:rPr>
          <w:noProof/>
        </w:rPr>
        <mc:AlternateContent>
          <mc:Choice Requires="wpg">
            <w:drawing>
              <wp:anchor distT="0" distB="0" distL="114300" distR="114300" simplePos="0" relativeHeight="251659264" behindDoc="0" locked="0" layoutInCell="1" allowOverlap="1" wp14:anchorId="2B41D6FD" wp14:editId="7A53AF53">
                <wp:simplePos x="0" y="0"/>
                <wp:positionH relativeFrom="margin">
                  <wp:posOffset>3271962</wp:posOffset>
                </wp:positionH>
                <wp:positionV relativeFrom="paragraph">
                  <wp:posOffset>46730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2" style="position:absolute;left:0;text-align:left;margin-left:257.65pt;margin-top:36.8pt;width:3in;height:123pt;z-index:251659264;mso-position-horizontal-relative:margin"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anchorx="margin"/>
              </v:group>
            </w:pict>
          </mc:Fallback>
        </mc:AlternateConten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notable limitation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earning methods is its relatively high computational cost, particularly with deep architectures and large input dataset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sidR="00390B95">
        <w:rPr>
          <w:color w:val="000000"/>
          <w:sz w:val="20"/>
          <w:szCs w:val="20"/>
        </w:rPr>
        <w:t>ResNet</w:t>
      </w:r>
      <w:proofErr w:type="spellEnd"/>
      <w:r w:rsidR="00390B95">
        <w:rPr>
          <w:color w:val="000000"/>
          <w:sz w:val="20"/>
          <w:szCs w:val="20"/>
        </w:rPr>
        <w:t>). Both architectures represent formidable candidates for effective PPG time series analysis in the context of driver stress detection. </w:t>
      </w:r>
    </w:p>
    <w:p w14:paraId="7C46AC74" w14:textId="28D65A8C" w:rsidR="00390B95" w:rsidRDefault="00FE1B1F" w:rsidP="007C739F">
      <w:pPr>
        <w:pStyle w:val="NormalWeb"/>
        <w:spacing w:before="120" w:beforeAutospacing="0" w:after="120" w:afterAutospacing="0" w:line="276" w:lineRule="auto"/>
        <w:ind w:firstLine="360"/>
        <w:jc w:val="both"/>
        <w:rPr>
          <w:color w:val="000000"/>
          <w:sz w:val="20"/>
          <w:szCs w:val="20"/>
        </w:rPr>
      </w:pPr>
      <w:r>
        <w:rPr>
          <w:noProof/>
          <w:sz w:val="20"/>
          <w:szCs w:val="20"/>
        </w:rPr>
        <mc:AlternateContent>
          <mc:Choice Requires="wpg">
            <w:drawing>
              <wp:anchor distT="0" distB="0" distL="114300" distR="114300" simplePos="0" relativeHeight="251663360" behindDoc="0" locked="0" layoutInCell="1" allowOverlap="1" wp14:anchorId="06BC3091" wp14:editId="7DD46D02">
                <wp:simplePos x="0" y="0"/>
                <wp:positionH relativeFrom="page">
                  <wp:posOffset>4113806</wp:posOffset>
                </wp:positionH>
                <wp:positionV relativeFrom="paragraph">
                  <wp:posOffset>1736256</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323.9pt;margin-top:136.7pt;width:3in;height:73.55pt;z-index:251663360;mso-position-horizontal-relative:page"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3"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anchorx="page"/>
              </v:group>
            </w:pict>
          </mc:Fallback>
        </mc:AlternateContent>
      </w:r>
      <w:r w:rsidR="00390B95">
        <w:rPr>
          <w:color w:val="000000"/>
          <w:sz w:val="20"/>
          <w:szCs w:val="20"/>
        </w:rPr>
        <w:t>Recurrent Neural Networks (RNNs) are one of the preferred options since they allow parameter sharing, rendering them suitable for handling sequences of varying lengths [</w:t>
      </w:r>
      <w:r w:rsidR="00390B95" w:rsidRPr="008746E3">
        <w:rPr>
          <w:color w:val="FF0000"/>
          <w:sz w:val="20"/>
          <w:szCs w:val="20"/>
        </w:rPr>
        <w:t>XXX</w:t>
      </w:r>
      <w:r w:rsidR="00390B95">
        <w:rPr>
          <w:color w:val="000000"/>
          <w:sz w:val="20"/>
          <w:szCs w:val="20"/>
        </w:rPr>
        <w:t>]. A closely related concept involves the application of temporal convolution, as this operation also enables the sharing of parameters across different time points within the data. The main concept behind RNNs is in the presence of a hidden state within each unit, which can be regarded as the memory of the unit. As a result, 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w:t>
      </w:r>
    </w:p>
    <w:p w14:paraId="4503CB17" w14:textId="1A46CA94"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Learning long-term dependencies with RNNs can be challenging because gradients propagated across many stages tend to vanish or, less frequently, explode. Even if the recurrent network would remain </w:t>
      </w:r>
      <w:r>
        <w:rPr>
          <w:color w:val="000000"/>
          <w:sz w:val="20"/>
          <w:szCs w:val="20"/>
        </w:rPr>
        <w:t xml:space="preserve">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XXX]. They are based on the idea of establishing paths through time with derivatives that neither vanish nor explode. One of the </w:t>
      </w:r>
      <w:proofErr w:type="gramStart"/>
      <w:r>
        <w:rPr>
          <w:color w:val="000000"/>
          <w:sz w:val="20"/>
          <w:szCs w:val="20"/>
        </w:rPr>
        <w:t>most commonly used</w:t>
      </w:r>
      <w:proofErr w:type="gramEnd"/>
      <w:r>
        <w:rPr>
          <w:color w:val="000000"/>
          <w:sz w:val="20"/>
          <w:szCs w:val="20"/>
        </w:rPr>
        <w:t xml:space="preserve"> types of gated RNNs are LSTM networks.</w:t>
      </w:r>
    </w:p>
    <w:p w14:paraId="51B8C2E6" w14:textId="063D97DF" w:rsidR="00D7658E" w:rsidRDefault="00D7658E" w:rsidP="007C739F">
      <w:pPr>
        <w:pStyle w:val="NormalWeb"/>
        <w:spacing w:before="120" w:beforeAutospacing="0" w:after="120" w:afterAutospacing="0" w:line="276" w:lineRule="auto"/>
        <w:ind w:firstLine="360"/>
        <w:jc w:val="both"/>
      </w:pPr>
      <w:r>
        <w:rPr>
          <w:color w:val="000000"/>
          <w:sz w:val="20"/>
          <w:szCs w:val="20"/>
        </w:rPr>
        <w:t>The LSTM layers within neural networks consist of a set of gates which regulate the flow of information. Each module comprises a forget gate, an input gate, an output gate, and a cell state</w:t>
      </w:r>
      <w:r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357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B57509" w:rsidRPr="00B57509">
        <w:rPr>
          <w:sz w:val="20"/>
          <w:szCs w:val="20"/>
        </w:rPr>
        <w:t xml:space="preserve">Figure </w:t>
      </w:r>
      <w:r w:rsidR="00B57509" w:rsidRPr="00B57509">
        <w:rPr>
          <w:noProof/>
          <w:sz w:val="20"/>
          <w:szCs w:val="20"/>
        </w:rPr>
        <w:t>3</w:t>
      </w:r>
      <w:r w:rsidR="00B57509" w:rsidRPr="00B57509">
        <w:rPr>
          <w:color w:val="000000"/>
          <w:sz w:val="20"/>
          <w:szCs w:val="20"/>
        </w:rPr>
        <w:fldChar w:fldCharType="end"/>
      </w:r>
      <w:r w:rsidRPr="00B57509">
        <w:rPr>
          <w:color w:val="000000"/>
          <w:sz w:val="20"/>
          <w:szCs w:val="20"/>
        </w:rPr>
        <w:t xml:space="preserve">). </w:t>
      </w:r>
      <w:r>
        <w:rPr>
          <w:color w:val="000000"/>
          <w:sz w:val="20"/>
          <w:szCs w:val="20"/>
        </w:rPr>
        <w:t xml:space="preserve">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w:t>
      </w:r>
      <w:proofErr w:type="gramStart"/>
      <w:r>
        <w:rPr>
          <w:color w:val="000000"/>
          <w:sz w:val="20"/>
          <w:szCs w:val="20"/>
        </w:rPr>
        <w:t>Both of these</w:t>
      </w:r>
      <w:proofErr w:type="gramEnd"/>
      <w:r>
        <w:rPr>
          <w:color w:val="000000"/>
          <w:sz w:val="20"/>
          <w:szCs w:val="20"/>
        </w:rPr>
        <w:t xml:space="preserve"> gates utilize the sigmoid function in their operations. </w:t>
      </w:r>
    </w:p>
    <w:p w14:paraId="3819CB65" w14:textId="57B312B2"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Residual Neural Networks (</w:t>
      </w:r>
      <w:proofErr w:type="spellStart"/>
      <w:r>
        <w:rPr>
          <w:color w:val="000000"/>
          <w:sz w:val="20"/>
          <w:szCs w:val="20"/>
        </w:rPr>
        <w:t>ResNet</w:t>
      </w:r>
      <w:proofErr w:type="spellEnd"/>
      <w:r>
        <w:rPr>
          <w:color w:val="000000"/>
          <w:sz w:val="20"/>
          <w:szCs w:val="20"/>
        </w:rPr>
        <w:t xml:space="preserve">) were initially introduced in a 2015 paper </w:t>
      </w:r>
      <w:r w:rsidR="00AD4AE0">
        <w:rPr>
          <w:color w:val="000000"/>
          <w:sz w:val="20"/>
          <w:szCs w:val="20"/>
        </w:rPr>
        <w:fldChar w:fldCharType="begin"/>
      </w:r>
      <w:r w:rsidR="00AD4AE0">
        <w:rPr>
          <w:color w:val="000000"/>
          <w:sz w:val="20"/>
          <w:szCs w:val="20"/>
        </w:rPr>
        <w:instrText xml:space="preserve"> ADDIN ZOTERO_ITEM CSL_CITATION {"citationID":"ZfUrsHXU","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AD4AE0" w:rsidRPr="00AD4AE0">
        <w:rPr>
          <w:sz w:val="20"/>
        </w:rPr>
        <w:t>[3]</w:t>
      </w:r>
      <w:r w:rsidR="00AD4AE0">
        <w:rPr>
          <w:color w:val="000000"/>
          <w:sz w:val="20"/>
          <w:szCs w:val="20"/>
        </w:rPr>
        <w:fldChar w:fldCharType="end"/>
      </w:r>
      <w:r>
        <w:rPr>
          <w:color w:val="000000"/>
          <w:sz w:val="20"/>
          <w:szCs w:val="20"/>
        </w:rPr>
        <w:t xml:space="preserve">. While it’s well-recognized that deeper networks possess the capability to learn more complex features, a significant challenge arises in the form of vanishing and exploding gradients. This challenge can be partially mitigated through the incorporation of initial normalization and </w:t>
      </w:r>
      <w:r>
        <w:rPr>
          <w:color w:val="000000"/>
          <w:sz w:val="20"/>
          <w:szCs w:val="20"/>
        </w:rPr>
        <w:lastRenderedPageBreak/>
        <w:t xml:space="preserve">intermediate normalization layers. </w:t>
      </w:r>
      <w:proofErr w:type="spellStart"/>
      <w:r>
        <w:rPr>
          <w:color w:val="000000"/>
          <w:sz w:val="20"/>
          <w:szCs w:val="20"/>
        </w:rPr>
        <w:t>ResNets</w:t>
      </w:r>
      <w:proofErr w:type="spellEnd"/>
      <w:r>
        <w:rPr>
          <w:color w:val="000000"/>
          <w:sz w:val="20"/>
          <w:szCs w:val="20"/>
        </w:rPr>
        <w:t xml:space="preserve"> were 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 which is implemented </w:t>
      </w:r>
      <w:proofErr w:type="gramStart"/>
      <w:r>
        <w:rPr>
          <w:color w:val="000000"/>
          <w:sz w:val="20"/>
          <w:szCs w:val="20"/>
        </w:rPr>
        <w:t>through the use of</w:t>
      </w:r>
      <w:proofErr w:type="gramEnd"/>
      <w:r>
        <w:rPr>
          <w:color w:val="000000"/>
          <w:sz w:val="20"/>
          <w:szCs w:val="20"/>
        </w:rPr>
        <w:t xml:space="preserve"> “shortcut connections” in a feedforward neural network, as illustrated </w:t>
      </w:r>
      <w:r w:rsidRPr="00B57509">
        <w:rPr>
          <w:color w:val="000000"/>
          <w:sz w:val="20"/>
          <w:szCs w:val="20"/>
        </w:rPr>
        <w:t>in</w:t>
      </w:r>
      <w:r w:rsidR="00B57509"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509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B57509" w:rsidRPr="00B57509">
        <w:rPr>
          <w:sz w:val="20"/>
          <w:szCs w:val="20"/>
        </w:rPr>
        <w:t xml:space="preserve">Figure </w:t>
      </w:r>
      <w:r w:rsidR="00B57509" w:rsidRPr="00B57509">
        <w:rPr>
          <w:noProof/>
          <w:sz w:val="20"/>
          <w:szCs w:val="20"/>
        </w:rPr>
        <w:t>4</w:t>
      </w:r>
      <w:r w:rsidR="00B57509" w:rsidRPr="00B57509">
        <w:rPr>
          <w:color w:val="000000"/>
          <w:sz w:val="20"/>
          <w:szCs w:val="20"/>
        </w:rPr>
        <w:fldChar w:fldCharType="end"/>
      </w:r>
      <w:r w:rsidRPr="00B57509">
        <w:rPr>
          <w:color w:val="000000"/>
          <w:sz w:val="20"/>
          <w:szCs w:val="20"/>
        </w:rPr>
        <w:t>.</w:t>
      </w:r>
      <w:r>
        <w:rPr>
          <w:color w:val="000000"/>
          <w:sz w:val="20"/>
          <w:szCs w:val="20"/>
        </w:rPr>
        <w:t xml:space="preserve"> These connections </w:t>
      </w:r>
      <w:proofErr w:type="gramStart"/>
      <w:r>
        <w:rPr>
          <w:color w:val="000000"/>
          <w:sz w:val="20"/>
          <w:szCs w:val="20"/>
        </w:rPr>
        <w:t>are able to</w:t>
      </w:r>
      <w:proofErr w:type="gramEnd"/>
      <w:r>
        <w:rPr>
          <w:color w:val="000000"/>
          <w:sz w:val="20"/>
          <w:szCs w:val="20"/>
        </w:rPr>
        <w:t xml:space="preserve">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2768D380" w14:textId="77777777"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The concrete choice between LSTM and </w:t>
      </w:r>
      <w:proofErr w:type="spellStart"/>
      <w:r>
        <w:rPr>
          <w:color w:val="000000"/>
          <w:sz w:val="20"/>
          <w:szCs w:val="20"/>
        </w:rPr>
        <w:t>ResNet</w:t>
      </w:r>
      <w:proofErr w:type="spellEnd"/>
      <w:r>
        <w:rPr>
          <w:color w:val="000000"/>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they may require substantial computational resources for training and inference that may pose challenges in real-time applications. </w:t>
      </w:r>
      <w:proofErr w:type="spellStart"/>
      <w:r>
        <w:rPr>
          <w:color w:val="000000"/>
          <w:sz w:val="20"/>
          <w:szCs w:val="20"/>
        </w:rPr>
        <w:t>Additionaly</w:t>
      </w:r>
      <w:proofErr w:type="spellEnd"/>
      <w:r>
        <w:rPr>
          <w:color w:val="000000"/>
          <w:sz w:val="20"/>
          <w:szCs w:val="20"/>
        </w:rPr>
        <w:t>, LSTMs are prone to overfitting, especially when dealing with small datasets.</w:t>
      </w:r>
    </w:p>
    <w:p w14:paraId="7F270591" w14:textId="77777777" w:rsidR="00021928" w:rsidRDefault="00095F71" w:rsidP="007C739F">
      <w:pPr>
        <w:pStyle w:val="NormalWeb"/>
        <w:spacing w:before="120" w:beforeAutospacing="0" w:after="120" w:afterAutospacing="0" w:line="276" w:lineRule="auto"/>
        <w:ind w:firstLine="360"/>
        <w:jc w:val="both"/>
        <w:rPr>
          <w:color w:val="000000"/>
          <w:sz w:val="20"/>
          <w:szCs w:val="20"/>
        </w:rPr>
      </w:pPr>
      <w:proofErr w:type="spellStart"/>
      <w:r>
        <w:rPr>
          <w:color w:val="000000"/>
          <w:sz w:val="20"/>
          <w:szCs w:val="20"/>
        </w:rPr>
        <w:t>ResNets</w:t>
      </w:r>
      <w:proofErr w:type="spellEnd"/>
      <w:r>
        <w:rPr>
          <w:color w:val="000000"/>
          <w:sz w:val="20"/>
          <w:szCs w:val="20"/>
        </w:rPr>
        <w:t xml:space="preserve">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re engineering.  While </w:t>
      </w:r>
      <w:proofErr w:type="spellStart"/>
      <w:r>
        <w:rPr>
          <w:color w:val="000000"/>
          <w:sz w:val="20"/>
          <w:szCs w:val="20"/>
        </w:rPr>
        <w:t>ResNet</w:t>
      </w:r>
      <w:proofErr w:type="spellEnd"/>
      <w:r>
        <w:rPr>
          <w:color w:val="000000"/>
          <w:sz w:val="20"/>
          <w:szCs w:val="20"/>
        </w:rPr>
        <w:t xml:space="preserve"> can capture local temporal dependencies, it may not be effective enough in modeling long-range sequential relationships.</w:t>
      </w:r>
    </w:p>
    <w:p w14:paraId="0E342305" w14:textId="4DBDA31A"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w:t>
      </w:r>
      <w:r>
        <w:rPr>
          <w:color w:val="000000"/>
          <w:sz w:val="20"/>
          <w:szCs w:val="20"/>
        </w:rPr>
        <w:t>brief, typically lasting only around a second. Additionally, PPG sensors in wearable devices often have lower sampling frequencies, usually within the range of 50 to 200 Hz.</w:t>
      </w:r>
    </w:p>
    <w:p w14:paraId="58FABBAA" w14:textId="44EF0F30" w:rsidR="00DF3173" w:rsidRPr="00DF3173"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On the other hand, </w:t>
      </w:r>
      <w:proofErr w:type="spellStart"/>
      <w:r>
        <w:rPr>
          <w:color w:val="000000"/>
          <w:sz w:val="20"/>
          <w:szCs w:val="20"/>
        </w:rPr>
        <w:t>ResNets</w:t>
      </w:r>
      <w:proofErr w:type="spellEnd"/>
      <w:r>
        <w:rPr>
          <w:color w:val="000000"/>
          <w:sz w:val="20"/>
          <w:szCs w:val="20"/>
        </w:rPr>
        <w:t xml:space="preserve"> can process multiple temporal resolutions in parallel branches, which can be utilized for capturing both short-term and long-term patterns within the same model. To facilitate </w:t>
      </w:r>
      <w:proofErr w:type="gramStart"/>
      <w:r>
        <w:rPr>
          <w:color w:val="000000"/>
          <w:sz w:val="20"/>
          <w:szCs w:val="20"/>
        </w:rPr>
        <w:t>the stable</w:t>
      </w:r>
      <w:proofErr w:type="gramEnd"/>
      <w:r>
        <w:rPr>
          <w:color w:val="000000"/>
          <w:sz w:val="20"/>
          <w:szCs w:val="20"/>
        </w:rPr>
        <w:t xml:space="preserve"> and efficient training even in very deep networks, </w:t>
      </w:r>
      <w:proofErr w:type="spellStart"/>
      <w:r>
        <w:rPr>
          <w:color w:val="000000"/>
          <w:sz w:val="20"/>
          <w:szCs w:val="20"/>
        </w:rPr>
        <w:t>ResNet</w:t>
      </w:r>
      <w:proofErr w:type="spellEnd"/>
      <w:r>
        <w:rPr>
          <w:color w:val="000000"/>
          <w:sz w:val="20"/>
          <w:szCs w:val="20"/>
        </w:rPr>
        <w:t xml:space="preserve"> architectures introduce residual connections which mitigates the vanishing gradient problem. This is advantageous when dealing with intricate patterns in time series PPG data.</w:t>
      </w:r>
    </w:p>
    <w:p w14:paraId="2BAD75EB" w14:textId="2AE3F0EB" w:rsidR="00DF3173" w:rsidRPr="003B371F" w:rsidRDefault="00D74CFF" w:rsidP="00DF3173">
      <w:pPr>
        <w:spacing w:before="240" w:after="240" w:line="276" w:lineRule="auto"/>
        <w:jc w:val="both"/>
        <w:rPr>
          <w:rFonts w:ascii="Times New Roman" w:eastAsia="Times New Roman" w:hAnsi="Times New Roman" w:cs="Times New Roman"/>
          <w:b/>
        </w:rPr>
      </w:pPr>
      <w:r>
        <w:rPr>
          <w:rFonts w:ascii="Times New Roman" w:eastAsia="Times New Roman" w:hAnsi="Times New Roman" w:cs="Times New Roman"/>
          <w:b/>
        </w:rPr>
        <w:t xml:space="preserve">The </w:t>
      </w:r>
      <w:r w:rsidR="003B371F" w:rsidRPr="003B371F">
        <w:rPr>
          <w:rFonts w:ascii="Times New Roman" w:eastAsia="Times New Roman" w:hAnsi="Times New Roman" w:cs="Times New Roman"/>
          <w:b/>
        </w:rPr>
        <w:t>Proposed Deep Neural Network Architectures</w:t>
      </w:r>
    </w:p>
    <w:p w14:paraId="6D730578" w14:textId="4E904843" w:rsidR="003B371F" w:rsidRDefault="00A4366D" w:rsidP="007C739F">
      <w:pPr>
        <w:spacing w:before="120" w:after="120" w:line="276" w:lineRule="auto"/>
        <w:ind w:firstLine="360"/>
        <w:jc w:val="both"/>
        <w:rPr>
          <w:rFonts w:ascii="Times New Roman" w:eastAsia="Times New Roman" w:hAnsi="Times New Roman" w:cs="Times New Roman"/>
          <w:sz w:val="20"/>
          <w:szCs w:val="20"/>
        </w:rPr>
      </w:pPr>
      <w:r w:rsidRPr="00A4366D">
        <w:rPr>
          <w:rFonts w:ascii="Times New Roman" w:eastAsia="Times New Roman" w:hAnsi="Times New Roman" w:cs="Times New Roman"/>
          <w:sz w:val="20"/>
          <w:szCs w:val="20"/>
        </w:rPr>
        <w:t xml:space="preserve">Inspired by the original </w:t>
      </w:r>
      <w:proofErr w:type="spellStart"/>
      <w:r w:rsidRPr="00A4366D">
        <w:rPr>
          <w:rFonts w:ascii="Times New Roman" w:eastAsia="Times New Roman" w:hAnsi="Times New Roman" w:cs="Times New Roman"/>
          <w:sz w:val="20"/>
          <w:szCs w:val="20"/>
        </w:rPr>
        <w:t>ResNet</w:t>
      </w:r>
      <w:proofErr w:type="spellEnd"/>
      <w:r w:rsidRPr="00A4366D">
        <w:rPr>
          <w:rFonts w:ascii="Times New Roman" w:eastAsia="Times New Roman" w:hAnsi="Times New Roman" w:cs="Times New Roman"/>
          <w:sz w:val="20"/>
          <w:szCs w:val="20"/>
        </w:rPr>
        <w:t xml:space="preserve"> architecture</w:t>
      </w:r>
      <w:r w:rsidR="009D37DB">
        <w:rPr>
          <w:rFonts w:ascii="Times New Roman" w:eastAsia="Times New Roman" w:hAnsi="Times New Roman" w:cs="Times New Roman"/>
          <w:sz w:val="20"/>
          <w:szCs w:val="20"/>
        </w:rPr>
        <w:t xml:space="preserve"> </w:t>
      </w:r>
      <w:r w:rsidR="00575E9B">
        <w:rPr>
          <w:rFonts w:ascii="Times New Roman" w:eastAsia="Times New Roman" w:hAnsi="Times New Roman" w:cs="Times New Roman"/>
          <w:sz w:val="20"/>
          <w:szCs w:val="20"/>
        </w:rPr>
        <w:fldChar w:fldCharType="begin"/>
      </w:r>
      <w:r w:rsidR="00575E9B">
        <w:rPr>
          <w:rFonts w:ascii="Times New Roman" w:eastAsia="Times New Roman" w:hAnsi="Times New Roman" w:cs="Times New Roman"/>
          <w:sz w:val="20"/>
          <w:szCs w:val="20"/>
        </w:rPr>
        <w:instrText xml:space="preserve"> ADDIN ZOTERO_ITEM CSL_CITATION {"citationID":"9kxqfuQd","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575E9B" w:rsidRPr="00575E9B">
        <w:rPr>
          <w:rFonts w:ascii="Times New Roman" w:hAnsi="Times New Roman" w:cs="Times New Roman"/>
          <w:sz w:val="20"/>
        </w:rPr>
        <w:t>[3]</w:t>
      </w:r>
      <w:r w:rsidR="00575E9B">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we begin with a Max Pooling layer, which 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28CE5F71" w14:textId="78558EF6" w:rsidR="00FD3F0E"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565CB7">
        <w:rPr>
          <w:rFonts w:ascii="Times New Roman" w:eastAsia="Times New Roman" w:hAnsi="Times New Roman" w:cs="Times New Roman"/>
          <w:sz w:val="20"/>
          <w:szCs w:val="20"/>
        </w:rPr>
        <w:instrText xml:space="preserve"> ADDIN ZOTERO_ITEM CSL_CITATION {"citationID":"Iq3ksXOw","properties":{"formattedCitation":"[4]","plainCitation":"[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565CB7" w:rsidRPr="00565CB7">
        <w:rPr>
          <w:rFonts w:ascii="Times New Roman" w:hAnsi="Times New Roman" w:cs="Times New Roman"/>
          <w:sz w:val="20"/>
        </w:rPr>
        <w:t>[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x1 and a stride of 4, leading to notable simplification of the input vector.</w:t>
      </w:r>
    </w:p>
    <w:p w14:paraId="5DE24A17" w14:textId="0B4405D9" w:rsidR="003B371F"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essence, our input </w:t>
      </w:r>
      <w:proofErr w:type="gramStart"/>
      <w:r w:rsidR="00FD5264">
        <w:rPr>
          <w:rFonts w:ascii="Times New Roman" w:eastAsia="Times New Roman" w:hAnsi="Times New Roman" w:cs="Times New Roman"/>
          <w:sz w:val="20"/>
          <w:szCs w:val="20"/>
        </w:rPr>
        <w:t>layers</w:t>
      </w:r>
      <w:proofErr w:type="gramEnd"/>
      <w:r w:rsidR="00FD526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78C3E102" w14:textId="17CBDBF1" w:rsidR="009D4360" w:rsidRDefault="00F763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650E8A">
        <w:rPr>
          <w:rFonts w:ascii="Times New Roman" w:eastAsia="Times New Roman" w:hAnsi="Times New Roman" w:cs="Times New Roman"/>
          <w:sz w:val="20"/>
          <w:szCs w:val="20"/>
        </w:rPr>
        <w:t xml:space="preserve">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6C4245FE" w14:textId="7C49D4C2" w:rsidR="00DF3173" w:rsidRDefault="00C774F5"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is </w:t>
      </w:r>
      <w:r w:rsidRPr="00146A0D">
        <w:rPr>
          <w:rFonts w:ascii="Times New Roman" w:eastAsia="Times New Roman" w:hAnsi="Times New Roman" w:cs="Times New Roman"/>
          <w:sz w:val="20"/>
          <w:szCs w:val="20"/>
        </w:rPr>
        <w:t>sho</w:t>
      </w:r>
      <w:r w:rsidRPr="00FB2432">
        <w:rPr>
          <w:rFonts w:ascii="Times New Roman" w:eastAsia="Times New Roman" w:hAnsi="Times New Roman" w:cs="Times New Roman"/>
          <w:sz w:val="20"/>
          <w:szCs w:val="20"/>
        </w:rPr>
        <w:t>wn in</w:t>
      </w:r>
      <w:r w:rsidR="00FB2432" w:rsidRP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40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5</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 there are two options we considered for these Residual Blocks. The first one is the</w:t>
      </w:r>
      <w:r w:rsidR="00045B50" w:rsidRPr="00FB2432">
        <w:rPr>
          <w:rFonts w:ascii="Times New Roman" w:eastAsia="Times New Roman" w:hAnsi="Times New Roman" w:cs="Times New Roman"/>
          <w:sz w:val="20"/>
          <w:szCs w:val="20"/>
        </w:rPr>
        <w:t xml:space="preserve"> approach used in the original</w:t>
      </w:r>
      <w:r w:rsidR="00045B50" w:rsidRPr="00146A0D">
        <w:rPr>
          <w:rFonts w:ascii="Times New Roman" w:eastAsia="Times New Roman" w:hAnsi="Times New Roman" w:cs="Times New Roman"/>
          <w:sz w:val="20"/>
          <w:szCs w:val="20"/>
        </w:rPr>
        <w:t xml:space="preserve"> paper </w:t>
      </w:r>
      <w:r w:rsidR="00201B5D" w:rsidRPr="00146A0D">
        <w:rPr>
          <w:rFonts w:ascii="Times New Roman" w:eastAsia="Times New Roman" w:hAnsi="Times New Roman" w:cs="Times New Roman"/>
          <w:sz w:val="20"/>
          <w:szCs w:val="20"/>
        </w:rPr>
        <w:fldChar w:fldCharType="begin"/>
      </w:r>
      <w:r w:rsidR="00201B5D" w:rsidRPr="00146A0D">
        <w:rPr>
          <w:rFonts w:ascii="Times New Roman" w:eastAsia="Times New Roman" w:hAnsi="Times New Roman" w:cs="Times New Roman"/>
          <w:sz w:val="20"/>
          <w:szCs w:val="20"/>
        </w:rPr>
        <w:instrText xml:space="preserve"> ADDIN ZOTERO_ITEM CSL_CITATION {"citationID":"KJoC0tON","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146A0D">
        <w:rPr>
          <w:rFonts w:ascii="Times New Roman" w:eastAsia="Times New Roman" w:hAnsi="Times New Roman" w:cs="Times New Roman"/>
          <w:sz w:val="20"/>
          <w:szCs w:val="20"/>
        </w:rPr>
        <w:fldChar w:fldCharType="separate"/>
      </w:r>
      <w:r w:rsidR="00201B5D" w:rsidRPr="00146A0D">
        <w:rPr>
          <w:rFonts w:ascii="Times New Roman" w:hAnsi="Times New Roman" w:cs="Times New Roman"/>
          <w:sz w:val="20"/>
          <w:szCs w:val="20"/>
        </w:rPr>
        <w:t>[3]</w:t>
      </w:r>
      <w:r w:rsidR="00201B5D" w:rsidRPr="00146A0D">
        <w:rPr>
          <w:rFonts w:ascii="Times New Roman" w:eastAsia="Times New Roman" w:hAnsi="Times New Roman" w:cs="Times New Roman"/>
          <w:sz w:val="20"/>
          <w:szCs w:val="20"/>
        </w:rPr>
        <w:fldChar w:fldCharType="end"/>
      </w:r>
      <w:r w:rsidR="00201B5D" w:rsidRPr="00146A0D">
        <w:rPr>
          <w:rFonts w:ascii="Times New Roman" w:eastAsia="Times New Roman" w:hAnsi="Times New Roman" w:cs="Times New Roman"/>
          <w:sz w:val="20"/>
          <w:szCs w:val="20"/>
        </w:rPr>
        <w:t>. Here, each of these blocks consists of two convolutional layers and a shortcut connection.</w:t>
      </w:r>
      <w:r w:rsidR="00B741D1">
        <w:rPr>
          <w:rFonts w:ascii="Times New Roman" w:eastAsia="Times New Roman" w:hAnsi="Times New Roman" w:cs="Times New Roman"/>
          <w:sz w:val="20"/>
          <w:szCs w:val="20"/>
        </w:rPr>
        <w:t xml:space="preserve"> </w:t>
      </w:r>
      <w:r w:rsidR="006A7B1D">
        <w:rPr>
          <w:rFonts w:ascii="Times New Roman" w:eastAsia="Times New Roman" w:hAnsi="Times New Roman" w:cs="Times New Roman"/>
          <w:sz w:val="20"/>
          <w:szCs w:val="20"/>
        </w:rPr>
        <w:t xml:space="preserve">Regarding the choice of </w:t>
      </w:r>
      <w:r w:rsidR="00B63030">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93056" behindDoc="0" locked="0" layoutInCell="1" allowOverlap="1" wp14:anchorId="4EF4F789" wp14:editId="5FBA0165">
                <wp:simplePos x="0" y="0"/>
                <wp:positionH relativeFrom="margin">
                  <wp:posOffset>99944</wp:posOffset>
                </wp:positionH>
                <wp:positionV relativeFrom="paragraph">
                  <wp:posOffset>79016</wp:posOffset>
                </wp:positionV>
                <wp:extent cx="5628640" cy="3477260"/>
                <wp:effectExtent l="0" t="0" r="0" b="8890"/>
                <wp:wrapTopAndBottom/>
                <wp:docPr id="1792349084" name="Group 4"/>
                <wp:cNvGraphicFramePr/>
                <a:graphic xmlns:a="http://schemas.openxmlformats.org/drawingml/2006/main">
                  <a:graphicData uri="http://schemas.microsoft.com/office/word/2010/wordprocessingGroup">
                    <wpg:wgp>
                      <wpg:cNvGrpSpPr/>
                      <wpg:grpSpPr>
                        <a:xfrm>
                          <a:off x="0" y="0"/>
                          <a:ext cx="5628640" cy="3477260"/>
                          <a:chOff x="-105150" y="-214687"/>
                          <a:chExt cx="5628969" cy="3477317"/>
                        </a:xfrm>
                      </wpg:grpSpPr>
                      <pic:pic xmlns:pic="http://schemas.openxmlformats.org/drawingml/2006/picture">
                        <pic:nvPicPr>
                          <pic:cNvPr id="1814754453" name="Picture 3" descr="A screenshot of a computer&#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5150" y="-214687"/>
                            <a:ext cx="5628969" cy="3101008"/>
                          </a:xfrm>
                          <a:prstGeom prst="rect">
                            <a:avLst/>
                          </a:prstGeom>
                        </pic:spPr>
                      </pic:pic>
                      <wps:wsp>
                        <wps:cNvPr id="611136112" name="Text Box 1"/>
                        <wps:cNvSpPr txBox="1"/>
                        <wps:spPr>
                          <a:xfrm>
                            <a:off x="111318" y="3004185"/>
                            <a:ext cx="5254625" cy="258445"/>
                          </a:xfrm>
                          <a:prstGeom prst="rect">
                            <a:avLst/>
                          </a:prstGeom>
                          <a:solidFill>
                            <a:prstClr val="white"/>
                          </a:solidFill>
                          <a:ln>
                            <a:noFill/>
                          </a:ln>
                        </wps:spPr>
                        <wps:txbx>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9"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9"/>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F4F789" id="Group 4" o:spid="_x0000_s1038" style="position:absolute;left:0;text-align:left;margin-left:7.85pt;margin-top:6.2pt;width:443.2pt;height:273.8pt;z-index:251693056;mso-position-horizontal-relative:margin;mso-width-relative:margin;mso-height-relative:margin" coordorigin="-1051,-2146" coordsize="56289,34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">
                <v:shape id="Picture 3" o:spid="_x0000_s1039" type="#_x0000_t75" alt="A screenshot of a computer&#10;&#10;Description automatically generated" style="position:absolute;left:-1051;top:-2146;width:56289;height:31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">
                  <v:imagedata r:id="rId15" o:title="A screenshot of a computer&#10;&#10;Description automatically generated"/>
                </v:shape>
                <v:shape id="Text Box 1" o:spid="_x0000_s1040" type="#_x0000_t202" style="position:absolute;left:1113;top:30041;width:5254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" stroked="f">
                  <v:textbox style="mso-fit-shape-to-text:t" inset="0,0,0,0">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10"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10"/>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6A7B1D">
        <w:rPr>
          <w:rFonts w:ascii="Times New Roman" w:eastAsia="Times New Roman" w:hAnsi="Times New Roman" w:cs="Times New Roman"/>
          <w:sz w:val="20"/>
          <w:szCs w:val="20"/>
        </w:rPr>
        <w:t xml:space="preserve">filter size for the convolutional layers, we’ve opted for a 3x1 configuration. While larger filter sizes have the potential to capture more global features from the input data, they also increase the number of parameters. This can slow down training and render the model susceptible to overfitting. </w:t>
      </w:r>
      <w:r w:rsidR="00B741D1">
        <w:rPr>
          <w:rFonts w:ascii="Times New Roman" w:eastAsia="Times New Roman" w:hAnsi="Times New Roman" w:cs="Times New Roman"/>
          <w:sz w:val="20"/>
          <w:szCs w:val="20"/>
        </w:rPr>
        <w:t>To</w:t>
      </w:r>
      <w:r w:rsidR="006A7B1D">
        <w:rPr>
          <w:rFonts w:ascii="Times New Roman" w:eastAsia="Times New Roman" w:hAnsi="Times New Roman" w:cs="Times New Roman"/>
          <w:sz w:val="20"/>
          <w:szCs w:val="20"/>
        </w:rPr>
        <w:t xml:space="preserve"> ensure </w:t>
      </w:r>
      <w:r w:rsidR="00B741D1">
        <w:rPr>
          <w:rFonts w:ascii="Times New Roman" w:eastAsia="Times New Roman" w:hAnsi="Times New Roman" w:cs="Times New Roman"/>
          <w:sz w:val="20"/>
          <w:szCs w:val="20"/>
        </w:rPr>
        <w:t>compatibility for the addition operation between the output and the shortcut, the padding is set to 1.</w:t>
      </w:r>
    </w:p>
    <w:p w14:paraId="56A211ED" w14:textId="00CF14A1" w:rsidR="009011FF" w:rsidRDefault="00D20045" w:rsidP="009011FF">
      <w:pPr>
        <w:spacing w:before="120" w:after="120" w:line="276" w:lineRule="auto"/>
        <w:ind w:firstLine="360"/>
        <w:jc w:val="both"/>
        <w:rPr>
          <w:rFonts w:ascii="Times New Roman" w:eastAsia="Times New Roman" w:hAnsi="Times New Roman" w:cs="Times New Roman"/>
          <w:sz w:val="20"/>
          <w:szCs w:val="20"/>
        </w:rPr>
      </w:pPr>
      <w:r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Pr="00D20045">
        <w:rPr>
          <w:rFonts w:ascii="Times New Roman" w:eastAsia="Times New Roman" w:hAnsi="Times New Roman" w:cs="Times New Roman"/>
          <w:sz w:val="20"/>
          <w:szCs w:val="20"/>
        </w:rPr>
        <w:t xml:space="preserve"> multiple paths with different filter sizes (</w:t>
      </w:r>
      <w:r w:rsidR="004053FE">
        <w:rPr>
          <w:rFonts w:ascii="Times New Roman" w:eastAsia="Times New Roman" w:hAnsi="Times New Roman" w:cs="Times New Roman"/>
          <w:sz w:val="20"/>
          <w:szCs w:val="20"/>
        </w:rPr>
        <w:t xml:space="preserve">the figure shows: </w:t>
      </w:r>
      <w:r w:rsidRPr="00D20045">
        <w:rPr>
          <w:rFonts w:ascii="Times New Roman" w:eastAsia="Times New Roman" w:hAnsi="Times New Roman" w:cs="Times New Roman"/>
          <w:sz w:val="20"/>
          <w:szCs w:val="20"/>
        </w:rPr>
        <w:t>1x1, 3x1, 5x1), enabling each path to capture distinct information. The outputs from these paths are aggregated, and the result is combined with the shortcut.</w:t>
      </w:r>
    </w:p>
    <w:p w14:paraId="52FF6194" w14:textId="3805766E" w:rsidR="00E753C5" w:rsidRDefault="00AF63D6" w:rsidP="000B2CC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2708A5">
        <w:rPr>
          <w:rFonts w:ascii="Times New Roman" w:eastAsia="Times New Roman" w:hAnsi="Times New Roman" w:cs="Times New Roman"/>
          <w:sz w:val="20"/>
          <w:szCs w:val="20"/>
        </w:rPr>
        <w:t xml:space="preserve">outputs of the Residual Blocks are computed as follows: initially, the input (x) </w:t>
      </w:r>
      <w:r w:rsidR="009F6585">
        <w:rPr>
          <w:rFonts w:ascii="Times New Roman" w:eastAsia="Times New Roman" w:hAnsi="Times New Roman" w:cs="Times New Roman"/>
          <w:sz w:val="20"/>
          <w:szCs w:val="20"/>
        </w:rPr>
        <w:t xml:space="preserve">passes through two convolution layers to generat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oMath>
      <w:r w:rsidR="009F6585">
        <w:rPr>
          <w:rFonts w:ascii="Times New Roman" w:eastAsia="Times New Roman" w:hAnsi="Times New Roman" w:cs="Times New Roman"/>
          <w:sz w:val="20"/>
          <w:szCs w:val="20"/>
        </w:rPr>
        <w:t xml:space="preserve"> (as shown in Equation 1). The </w:t>
      </w:r>
      <w:r w:rsidR="00407767">
        <w:rPr>
          <w:rFonts w:ascii="Times New Roman" w:eastAsia="Times New Roman" w:hAnsi="Times New Roman" w:cs="Times New Roman"/>
          <w:sz w:val="20"/>
          <w:szCs w:val="20"/>
        </w:rPr>
        <w:t>range of</w:t>
      </w:r>
      <w:r w:rsidR="009F6585">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i</m:t>
        </m:r>
      </m:oMath>
      <w:r w:rsidR="00407767">
        <w:rPr>
          <w:rFonts w:ascii="Times New Roman" w:eastAsia="Times New Roman" w:hAnsi="Times New Roman" w:cs="Times New Roman"/>
          <w:sz w:val="20"/>
          <w:szCs w:val="20"/>
        </w:rPr>
        <w:t xml:space="preserve"> depends on the number of paths. These outputs are summed together as depicted in Equation 2. Finally, the sum of these outputs from the convolution layers is combined with the shortcut</w:t>
      </w:r>
      <w:r w:rsidR="000B2CCF">
        <w:rPr>
          <w:rFonts w:ascii="Times New Roman" w:eastAsia="Times New Roman" w:hAnsi="Times New Roman" w:cs="Times New Roman"/>
          <w:sz w:val="20"/>
          <w:szCs w:val="20"/>
        </w:rPr>
        <w:t xml:space="preserve"> (Equation 3).</w:t>
      </w:r>
    </w:p>
    <w:p w14:paraId="40FED789" w14:textId="77777777" w:rsidR="00B63030" w:rsidRPr="006C1D0E" w:rsidRDefault="000C1946"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B</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A</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e>
              </m:d>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0B9F7BA3" w14:textId="77777777" w:rsidR="00B63030" w:rsidRPr="006C1D0E" w:rsidRDefault="000C1946"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 xml:space="preserve">k= </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i</m:t>
                      </m:r>
                    </m:sub>
                  </m:sSub>
                </m:e>
              </m:nary>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17C6CEF9" w14:textId="6F12A1F3" w:rsidR="00B63030" w:rsidRDefault="000C1946"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h=k+x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3</m:t>
                  </m:r>
                </m:e>
              </m:d>
            </m:e>
          </m:eqArr>
        </m:oMath>
      </m:oMathPara>
    </w:p>
    <w:p w14:paraId="4328C484" w14:textId="7ECFCF06" w:rsidR="00BD06C4"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Pr>
          <w:rFonts w:ascii="Times New Roman" w:eastAsia="Times New Roman" w:hAnsi="Times New Roman" w:cs="Times New Roman"/>
          <w:sz w:val="20"/>
          <w:szCs w:val="20"/>
        </w:rPr>
        <w:fldChar w:fldCharType="begin"/>
      </w:r>
      <w:r w:rsidR="00174FEF">
        <w:rPr>
          <w:rFonts w:ascii="Times New Roman" w:eastAsia="Times New Roman" w:hAnsi="Times New Roman" w:cs="Times New Roman"/>
          <w:sz w:val="20"/>
          <w:szCs w:val="20"/>
        </w:rPr>
        <w:instrText xml:space="preserve"> ADDIN ZOTERO_ITEM CSL_CITATION {"citationID":"ISaKxWFt","properties":{"formattedCitation":"[5]","plainCitation":"[5]","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Pr>
          <w:rFonts w:ascii="Times New Roman" w:eastAsia="Times New Roman" w:hAnsi="Times New Roman" w:cs="Times New Roman"/>
          <w:sz w:val="20"/>
          <w:szCs w:val="20"/>
        </w:rPr>
        <w:fldChar w:fldCharType="separate"/>
      </w:r>
      <w:r w:rsidR="00174FEF" w:rsidRPr="00174FEF">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w:t>
      </w:r>
      <w:proofErr w:type="gramStart"/>
      <w:r>
        <w:rPr>
          <w:rFonts w:ascii="Times New Roman" w:eastAsia="Times New Roman" w:hAnsi="Times New Roman" w:cs="Times New Roman"/>
          <w:sz w:val="20"/>
          <w:szCs w:val="20"/>
        </w:rPr>
        <w:t>of  overfitting</w:t>
      </w:r>
      <w:proofErr w:type="gramEnd"/>
      <w:r>
        <w:rPr>
          <w:rFonts w:ascii="Times New Roman" w:eastAsia="Times New Roman" w:hAnsi="Times New Roman" w:cs="Times New Roman"/>
          <w:sz w:val="20"/>
          <w:szCs w:val="20"/>
        </w:rPr>
        <w:t>.</w:t>
      </w:r>
    </w:p>
    <w:p w14:paraId="534CFB3C" w14:textId="1FDD7913" w:rsidR="000D337E"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6A2C2D44" w14:textId="308E4085" w:rsidR="00E67DC9"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w:t>
      </w:r>
      <w:r>
        <w:rPr>
          <w:rFonts w:ascii="Times New Roman" w:eastAsia="Times New Roman" w:hAnsi="Times New Roman" w:cs="Times New Roman"/>
          <w:sz w:val="20"/>
          <w:szCs w:val="20"/>
        </w:rPr>
        <w:lastRenderedPageBreak/>
        <w:t>pooling layer is of a consistent size, regardless of the input's spatial dimensions.</w:t>
      </w:r>
    </w:p>
    <w:p w14:paraId="0C93D3EF" w14:textId="2B148E49" w:rsidR="00E7279B" w:rsidRDefault="00E7279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shown </w:t>
      </w:r>
      <w:r w:rsidRPr="00FB2432">
        <w:rPr>
          <w:rFonts w:ascii="Times New Roman" w:eastAsia="Times New Roman" w:hAnsi="Times New Roman" w:cs="Times New Roman"/>
          <w:sz w:val="20"/>
          <w:szCs w:val="20"/>
        </w:rPr>
        <w:t xml:space="preserve">in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64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6</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e have also explored the option of </w:t>
      </w:r>
      <w:r w:rsidR="00AD1E0F">
        <w:rPr>
          <w:rFonts w:ascii="Times New Roman" w:eastAsia="Times New Roman" w:hAnsi="Times New Roman" w:cs="Times New Roman"/>
          <w:sz w:val="20"/>
          <w:szCs w:val="20"/>
        </w:rPr>
        <w:t xml:space="preserve">having multiple branches of parallel layers which are concatenated </w:t>
      </w:r>
      <w:r w:rsidR="004D4C0E">
        <w:rPr>
          <w:rFonts w:ascii="Times New Roman" w:eastAsia="Times New Roman" w:hAnsi="Times New Roman" w:cs="Times New Roman"/>
          <w:sz w:val="20"/>
          <w:szCs w:val="20"/>
        </w:rPr>
        <w:t>before reaching the output structure. Such network</w:t>
      </w:r>
      <w:r w:rsidR="00C03F73">
        <w:rPr>
          <w:rFonts w:ascii="Times New Roman" w:eastAsia="Times New Roman" w:hAnsi="Times New Roman" w:cs="Times New Roman"/>
          <w:sz w:val="20"/>
          <w:szCs w:val="20"/>
        </w:rPr>
        <w:t xml:space="preserve"> configurations</w:t>
      </w:r>
      <w:r w:rsidR="004D4C0E">
        <w:rPr>
          <w:rFonts w:ascii="Times New Roman" w:eastAsia="Times New Roman" w:hAnsi="Times New Roman" w:cs="Times New Roman"/>
          <w:sz w:val="20"/>
          <w:szCs w:val="20"/>
        </w:rPr>
        <w:t xml:space="preserve"> are </w:t>
      </w:r>
      <w:r w:rsidR="0086082B">
        <w:rPr>
          <w:rFonts w:ascii="Times New Roman" w:eastAsia="Times New Roman" w:hAnsi="Times New Roman" w:cs="Times New Roman"/>
          <w:sz w:val="20"/>
          <w:szCs w:val="20"/>
        </w:rPr>
        <w:t>often</w:t>
      </w:r>
      <w:r w:rsidR="004D4C0E">
        <w:rPr>
          <w:rFonts w:ascii="Times New Roman" w:eastAsia="Times New Roman" w:hAnsi="Times New Roman" w:cs="Times New Roman"/>
          <w:sz w:val="20"/>
          <w:szCs w:val="20"/>
        </w:rPr>
        <w:t xml:space="preserve"> referred to as multi-head architectures </w:t>
      </w:r>
      <w:r w:rsidR="00174FEF">
        <w:rPr>
          <w:rFonts w:ascii="Times New Roman" w:eastAsia="Times New Roman" w:hAnsi="Times New Roman" w:cs="Times New Roman"/>
          <w:sz w:val="20"/>
          <w:szCs w:val="20"/>
        </w:rPr>
        <w:fldChar w:fldCharType="begin"/>
      </w:r>
      <w:r w:rsidR="009712C8">
        <w:rPr>
          <w:rFonts w:ascii="Times New Roman" w:eastAsia="Times New Roman" w:hAnsi="Times New Roman" w:cs="Times New Roman"/>
          <w:sz w:val="20"/>
          <w:szCs w:val="20"/>
        </w:rPr>
        <w:instrText xml:space="preserve"> ADDIN ZOTERO_ITEM CSL_CITATION {"citationID":"P7F3Iwa7","properties":{"formattedCitation":"[6], [7]","plainCitation":"[6], [7]","noteIndex":0},"citationItems":[{"id":44,"uris":["http://zotero.org/users/local/6V4jF6Iw/items/DM6IIYB5"],"itemData":{"id":44,"type":"article-journal","container-title":"Neurocomputing","DOI":"10.1016/j.neucom.2019.07.034","ISSN":"09252312","journalAbbreviation":"Neurocomputing","language":"en","page":"246-260","source":"DOI.org (Crossref)","title":"Multi-head CNN–RNN for multi-time series anomaly detection: An industrial case study","title-short":"Multi-head CNN–RNN for multi-time series anomaly detection","volume":"363","author":[{"family":"Canizo","given":"Mikel"},{"family":"Triguero","given":"Isaac"},{"family":"Conde","given":"Angel"},{"family":"Onieva","given":"Enrique"}],"issued":{"date-parts":[["2019",10]]}}},{"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174FEF">
        <w:rPr>
          <w:rFonts w:ascii="Times New Roman" w:eastAsia="Times New Roman" w:hAnsi="Times New Roman" w:cs="Times New Roman"/>
          <w:sz w:val="20"/>
          <w:szCs w:val="20"/>
        </w:rPr>
        <w:fldChar w:fldCharType="separate"/>
      </w:r>
      <w:r w:rsidR="009712C8" w:rsidRPr="009712C8">
        <w:rPr>
          <w:rFonts w:ascii="Times New Roman" w:hAnsi="Times New Roman" w:cs="Times New Roman"/>
          <w:sz w:val="20"/>
        </w:rPr>
        <w:t>[6], [7]</w:t>
      </w:r>
      <w:r w:rsidR="00174FEF">
        <w:rPr>
          <w:rFonts w:ascii="Times New Roman" w:eastAsia="Times New Roman" w:hAnsi="Times New Roman" w:cs="Times New Roman"/>
          <w:sz w:val="20"/>
          <w:szCs w:val="20"/>
        </w:rPr>
        <w:fldChar w:fldCharType="end"/>
      </w:r>
      <w:r w:rsidR="004D4C0E">
        <w:rPr>
          <w:rFonts w:ascii="Times New Roman" w:eastAsia="Times New Roman" w:hAnsi="Times New Roman" w:cs="Times New Roman"/>
          <w:sz w:val="20"/>
          <w:szCs w:val="20"/>
        </w:rPr>
        <w:t xml:space="preserve">. </w:t>
      </w:r>
      <w:r w:rsidR="0086082B" w:rsidRPr="0086082B">
        <w:rPr>
          <w:rFonts w:ascii="Times New Roman" w:eastAsia="Times New Roman" w:hAnsi="Times New Roman" w:cs="Times New Roman"/>
          <w:sz w:val="20"/>
          <w:szCs w:val="20"/>
        </w:rPr>
        <w:t xml:space="preserve">The underlying principle is that, even if the branches </w:t>
      </w:r>
      <w:r w:rsidR="00B63030">
        <w:rPr>
          <w:rFonts w:ascii="Times New Roman" w:eastAsia="Times New Roman" w:hAnsi="Times New Roman" w:cs="Times New Roman"/>
          <w:noProof/>
          <w:sz w:val="20"/>
          <w:szCs w:val="20"/>
        </w:rPr>
        <mc:AlternateContent>
          <mc:Choice Requires="wpg">
            <w:drawing>
              <wp:anchor distT="0" distB="0" distL="114300" distR="114300" simplePos="0" relativeHeight="251675648" behindDoc="0" locked="0" layoutInCell="1" allowOverlap="1" wp14:anchorId="6DAD5B8A" wp14:editId="6BCAD77F">
                <wp:simplePos x="0" y="0"/>
                <wp:positionH relativeFrom="margin">
                  <wp:align>center</wp:align>
                </wp:positionH>
                <wp:positionV relativeFrom="paragraph">
                  <wp:posOffset>165</wp:posOffset>
                </wp:positionV>
                <wp:extent cx="6106160" cy="1084580"/>
                <wp:effectExtent l="0" t="0" r="8890" b="1270"/>
                <wp:wrapTopAndBottom/>
                <wp:docPr id="766434308" name="Group 16"/>
                <wp:cNvGraphicFramePr/>
                <a:graphic xmlns:a="http://schemas.openxmlformats.org/drawingml/2006/main">
                  <a:graphicData uri="http://schemas.microsoft.com/office/word/2010/wordprocessingGroup">
                    <wpg:wgp>
                      <wpg:cNvGrpSpPr/>
                      <wpg:grpSpPr>
                        <a:xfrm>
                          <a:off x="0" y="0"/>
                          <a:ext cx="6106160" cy="1084580"/>
                          <a:chOff x="0" y="-49198"/>
                          <a:chExt cx="6293485" cy="1118538"/>
                        </a:xfrm>
                      </wpg:grpSpPr>
                      <pic:pic xmlns:pic="http://schemas.openxmlformats.org/drawingml/2006/picture">
                        <pic:nvPicPr>
                          <pic:cNvPr id="497182861" name="Picture 15"/>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49198"/>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1"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1"/>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1" style="position:absolute;left:0;text-align:left;margin-left:0;margin-top:0;width:480.8pt;height:85.4pt;z-index:251675648;mso-position-horizontal:center;mso-position-horizontal-relative:margin;mso-width-relative:margin;mso-height-relative:margin" coordorigin=",-491" coordsize="62934,11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">
                <v:shape id="Picture 15" o:spid="_x0000_s1042" type="#_x0000_t75" style="position:absolute;top:-491;width:62934;height:7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17" o:title=""/>
                </v:shape>
                <v:shape id="Text Box 1" o:spid="_x0000_s1043"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2"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2"/>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86082B" w:rsidRPr="0086082B">
        <w:rPr>
          <w:rFonts w:ascii="Times New Roman" w:eastAsia="Times New Roman" w:hAnsi="Times New Roman" w:cs="Times New Roman"/>
          <w:sz w:val="20"/>
          <w:szCs w:val="20"/>
        </w:rPr>
        <w:t>consist of identical layers, they can capture somewhat different features during the learning process.</w:t>
      </w:r>
    </w:p>
    <w:p w14:paraId="6A7081D5" w14:textId="2C50A519" w:rsidR="007B54AF" w:rsidRDefault="009E326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each of the multiple heads, t</w:t>
      </w:r>
      <w:r w:rsidR="007B54AF">
        <w:rPr>
          <w:rFonts w:ascii="Times New Roman" w:eastAsia="Times New Roman" w:hAnsi="Times New Roman" w:cs="Times New Roman"/>
          <w:sz w:val="20"/>
          <w:szCs w:val="20"/>
        </w:rPr>
        <w:t xml:space="preserve">he Residual Blocks </w:t>
      </w:r>
      <w:r w:rsidR="00A15131">
        <w:rPr>
          <w:rFonts w:ascii="Times New Roman" w:eastAsia="Times New Roman" w:hAnsi="Times New Roman" w:cs="Times New Roman"/>
          <w:sz w:val="20"/>
          <w:szCs w:val="20"/>
        </w:rPr>
        <w:t>generate</w:t>
      </w:r>
      <w:r w:rsidR="007B54AF">
        <w:rPr>
          <w:rFonts w:ascii="Times New Roman" w:eastAsia="Times New Roman" w:hAnsi="Times New Roman" w:cs="Times New Roman"/>
          <w:sz w:val="20"/>
          <w:szCs w:val="20"/>
        </w:rPr>
        <w:t xml:space="preserve"> outputs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i</m:t>
            </m:r>
          </m:sub>
        </m:sSub>
      </m:oMath>
      <w:r w:rsidR="007B54AF">
        <w:rPr>
          <w:rFonts w:ascii="Times New Roman" w:eastAsia="Times New Roman" w:hAnsi="Times New Roman" w:cs="Times New Roman"/>
          <w:sz w:val="20"/>
          <w:szCs w:val="20"/>
        </w:rPr>
        <w:t xml:space="preserve">, </w:t>
      </w:r>
      <w:r w:rsidR="00A15131">
        <w:rPr>
          <w:rFonts w:ascii="Times New Roman" w:eastAsia="Times New Roman" w:hAnsi="Times New Roman" w:cs="Times New Roman"/>
          <w:sz w:val="20"/>
          <w:szCs w:val="20"/>
        </w:rPr>
        <w:t xml:space="preserve">according to the process </w:t>
      </w:r>
      <w:proofErr w:type="spellStart"/>
      <w:r w:rsidR="00A15131">
        <w:rPr>
          <w:rFonts w:ascii="Times New Roman" w:eastAsia="Times New Roman" w:hAnsi="Times New Roman" w:cs="Times New Roman"/>
          <w:sz w:val="20"/>
          <w:szCs w:val="20"/>
        </w:rPr>
        <w:t>describ</w:t>
      </w:r>
      <w:proofErr w:type="spellEnd"/>
      <w:r w:rsidR="00214358">
        <w:rPr>
          <w:rFonts w:ascii="Times New Roman" w:eastAsia="Times New Roman" w:hAnsi="Times New Roman" w:cs="Times New Roman"/>
          <w:sz w:val="20"/>
          <w:szCs w:val="20"/>
        </w:rPr>
        <w:t xml:space="preserve"> Equations 1-3. These </w:t>
      </w:r>
      <w:r w:rsidR="00455882">
        <w:rPr>
          <w:rFonts w:ascii="Times New Roman" w:eastAsia="Times New Roman" w:hAnsi="Times New Roman" w:cs="Times New Roman"/>
          <w:sz w:val="20"/>
          <w:szCs w:val="20"/>
        </w:rPr>
        <w:t>individual outputs are concatenated together, as presented in Equation 4, before being forwarded to the output</w:t>
      </w:r>
      <w:r>
        <w:rPr>
          <w:rFonts w:ascii="Times New Roman" w:eastAsia="Times New Roman" w:hAnsi="Times New Roman" w:cs="Times New Roman"/>
          <w:sz w:val="20"/>
          <w:szCs w:val="20"/>
        </w:rPr>
        <w:t xml:space="preserve"> sequence.</w:t>
      </w:r>
    </w:p>
    <w:p w14:paraId="5BD6CFFA" w14:textId="7FF94960" w:rsidR="00B63030" w:rsidRDefault="000C1946" w:rsidP="009E3264">
      <w:pPr>
        <w:spacing w:before="120" w:after="120" w:line="276" w:lineRule="auto"/>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y=Concatenation</m:t>
              </m:r>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 xml:space="preserve">,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2</m:t>
                      </m:r>
                    </m:sub>
                  </m:sSub>
                  <m:r>
                    <w:rPr>
                      <w:rFonts w:ascii="Cambria Math" w:eastAsia="Times New Roman" w:hAnsi="Cambria Math" w:cs="Times New Roman"/>
                      <w:sz w:val="20"/>
                      <w:szCs w:val="20"/>
                    </w:rPr>
                    <m:t xml:space="preserve">, …,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N</m:t>
                      </m:r>
                    </m:sub>
                  </m:sSub>
                </m:e>
              </m:d>
              <m:r>
                <w:rPr>
                  <w:rFonts w:ascii="Cambria Math" w:eastAsia="Times New Roman" w:hAnsi="Cambria Math"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oMath>
      </m:oMathPara>
    </w:p>
    <w:p w14:paraId="6A465CBC" w14:textId="29AFCE2E"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ving multiple path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pk4GsNZJ","properties":{"formattedCitation":"[8]","plainCitation":"[8]","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Pr>
          <w:rFonts w:ascii="Times New Roman" w:eastAsia="Times New Roman" w:hAnsi="Times New Roman" w:cs="Times New Roman"/>
          <w:sz w:val="20"/>
          <w:szCs w:val="20"/>
        </w:rPr>
        <w:fldChar w:fldCharType="separate"/>
      </w:r>
      <w:r w:rsidRPr="00CC2E1D">
        <w:rPr>
          <w:rFonts w:ascii="Times New Roman" w:hAnsi="Times New Roman" w:cs="Times New Roman"/>
          <w:sz w:val="20"/>
        </w:rPr>
        <w:t>[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38BB9AA4" w14:textId="5B2F4670" w:rsidR="004E3C92" w:rsidRDefault="004E3C92" w:rsidP="007C739F">
      <w:pPr>
        <w:spacing w:before="120" w:after="120" w:line="276"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The output structure consists of: Dropout layer, Fully Connected layer and Softmax layer. For the Dropout layer, we employed a dropout probability of 0.2. This layer, along with weight decay, plays a vital role in the regularization process. Such techniques hold significance because neural networks sometimes tend to capture statistical noise present in the dataset, which can potentially result in overfitting.</w:t>
      </w:r>
    </w:p>
    <w:p w14:paraId="63453617" w14:textId="238ED4E1"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Pr>
          <w:rFonts w:ascii="Times New Roman" w:eastAsia="Times New Roman" w:hAnsi="Times New Roman" w:cs="Times New Roman"/>
          <w:sz w:val="20"/>
          <w:szCs w:val="20"/>
        </w:rPr>
        <w:t>patterns</w:t>
      </w:r>
      <w:proofErr w:type="gramEnd"/>
      <w:r>
        <w:rPr>
          <w:rFonts w:ascii="Times New Roman" w:eastAsia="Times New Roman" w:hAnsi="Times New Roman" w:cs="Times New Roman"/>
          <w:sz w:val="20"/>
          <w:szCs w:val="20"/>
        </w:rPr>
        <w:t xml:space="preserve"> and relationships within the data. In the context of classification tasks, we've incorporated a </w: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EEEB5A3" w14:textId="7B56167B" w:rsidR="00BD06C4" w:rsidRPr="009403AE" w:rsidRDefault="003C769B" w:rsidP="007C739F">
      <w:pPr>
        <w:spacing w:before="120" w:after="120" w:line="276"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addition to the presented </w:t>
      </w:r>
      <w:proofErr w:type="spellStart"/>
      <w:r w:rsidRPr="003C769B">
        <w:rPr>
          <w:rFonts w:ascii="Times New Roman" w:eastAsia="Times New Roman" w:hAnsi="Times New Roman" w:cs="Times New Roman"/>
          <w:sz w:val="20"/>
          <w:szCs w:val="20"/>
        </w:rPr>
        <w:t>ResNet</w:t>
      </w:r>
      <w:proofErr w:type="spellEnd"/>
      <w:r w:rsidRPr="003C769B">
        <w:rPr>
          <w:rFonts w:ascii="Times New Roman" w:eastAsia="Times New Roman" w:hAnsi="Times New Roman" w:cs="Times New Roman"/>
          <w:sz w:val="20"/>
          <w:szCs w:val="20"/>
        </w:rPr>
        <w:t xml:space="preserve"> architecture, we designed a LSTM-based network following a similar pattern for input and output layers of the previous  model</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w:t>
      </w:r>
      <w:proofErr w:type="spellStart"/>
      <w:r w:rsidR="008E27CB" w:rsidRPr="009403AE">
        <w:rPr>
          <w:rFonts w:ascii="Times New Roman" w:eastAsia="Times New Roman" w:hAnsi="Times New Roman" w:cs="Times New Roman"/>
          <w:sz w:val="20"/>
          <w:szCs w:val="20"/>
        </w:rPr>
        <w:t>DeepConvLSTM</w:t>
      </w:r>
      <w:proofErr w:type="spellEnd"/>
      <w:r w:rsidR="008E27CB" w:rsidRPr="009403AE">
        <w:rPr>
          <w:rFonts w:ascii="Times New Roman" w:eastAsia="Times New Roman" w:hAnsi="Times New Roman" w:cs="Times New Roman"/>
          <w:sz w:val="20"/>
          <w:szCs w:val="20"/>
        </w:rPr>
        <w:t xml:space="preserve"> framework </w:t>
      </w:r>
      <w:r w:rsidR="008E27CB" w:rsidRPr="009403AE">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TuorZdGk","properties":{"formattedCitation":"[9]","plainCitation":"[9]","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9]</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49194452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7</w:t>
      </w:r>
      <w:r w:rsidR="00FB2432" w:rsidRPr="00FB2432">
        <w:rPr>
          <w:rFonts w:ascii="Times New Roman" w:eastAsia="Times New Roman" w:hAnsi="Times New Roman" w:cs="Times New Roman"/>
          <w:sz w:val="20"/>
          <w:szCs w:val="20"/>
        </w:rPr>
        <w:fldChar w:fldCharType="end"/>
      </w:r>
      <w:r w:rsidR="008E27CB" w:rsidRPr="00FB2432">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BD06C4">
        <w:rPr>
          <w:rFonts w:ascii="Times New Roman" w:eastAsia="Times New Roman" w:hAnsi="Times New Roman" w:cs="Times New Roman"/>
          <w:sz w:val="20"/>
          <w:szCs w:val="20"/>
        </w:rPr>
        <w:t xml:space="preserve">Like in the previous architecture, it’s worth noting that each of the convolutional blocks is completed by Batch Normalization and </w:t>
      </w:r>
      <w:proofErr w:type="spellStart"/>
      <w:r w:rsidR="00BD06C4">
        <w:rPr>
          <w:rFonts w:ascii="Times New Roman" w:eastAsia="Times New Roman" w:hAnsi="Times New Roman" w:cs="Times New Roman"/>
          <w:sz w:val="20"/>
          <w:szCs w:val="20"/>
        </w:rPr>
        <w:t>ReLU</w:t>
      </w:r>
      <w:proofErr w:type="spellEnd"/>
      <w:r w:rsidR="00BD06C4">
        <w:rPr>
          <w:rFonts w:ascii="Times New Roman" w:eastAsia="Times New Roman" w:hAnsi="Times New Roman" w:cs="Times New Roman"/>
          <w:sz w:val="20"/>
          <w:szCs w:val="20"/>
        </w:rPr>
        <w:t xml:space="preserve"> activation.</w:t>
      </w:r>
    </w:p>
    <w:p w14:paraId="7D0A492D" w14:textId="58CA8A00" w:rsidR="008E27CB" w:rsidRDefault="008E27C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Pr="00D120A1">
        <w:rPr>
          <w:rFonts w:ascii="Times New Roman" w:eastAsia="Times New Roman" w:hAnsi="Times New Roman" w:cs="Times New Roman"/>
          <w:sz w:val="20"/>
          <w:szCs w:val="20"/>
        </w:rPr>
        <w:br/>
      </w:r>
      <w:r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Pr="00D120A1">
        <w:rPr>
          <w:rFonts w:ascii="Times New Roman" w:eastAsia="Times New Roman" w:hAnsi="Times New Roman" w:cs="Times New Roman"/>
          <w:sz w:val="20"/>
          <w:szCs w:val="20"/>
        </w:rPr>
        <w:t xml:space="preserve"> we assessed the model's performance for M values of 128 and 256.</w:t>
      </w:r>
      <w:r>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17927C4E" w14:textId="751F3E34"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proofErr w:type="gramStart"/>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where</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1B315786"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w:t>
      </w:r>
      <w:r w:rsidR="00944158">
        <w:rPr>
          <w:rFonts w:ascii="Times New Roman" w:eastAsia="Times New Roman" w:hAnsi="Times New Roman" w:cs="Times New Roman"/>
          <w:sz w:val="20"/>
          <w:szCs w:val="20"/>
        </w:rPr>
        <w:t xml:space="preserve"> derived from PPG signal</w:t>
      </w:r>
      <w:r>
        <w:rPr>
          <w:rFonts w:ascii="Times New Roman" w:eastAsia="Times New Roman" w:hAnsi="Times New Roman" w:cs="Times New Roman"/>
          <w:sz w:val="20"/>
          <w:szCs w:val="20"/>
        </w:rPr>
        <w:t>,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vpcSxFjZ","properties":{"formattedCitation":"[10]","plainCitation":"[1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0]</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w:t>
      </w:r>
      <w:r w:rsidR="006D473E">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67456" behindDoc="0" locked="0" layoutInCell="1" allowOverlap="1" wp14:anchorId="2DF1C360" wp14:editId="45FBE69C">
                <wp:simplePos x="0" y="0"/>
                <wp:positionH relativeFrom="margin">
                  <wp:align>center</wp:align>
                </wp:positionH>
                <wp:positionV relativeFrom="paragraph">
                  <wp:posOffset>91008</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3"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3"/>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F1C360" id="Group 11" o:spid="_x0000_s1044" style="position:absolute;left:0;text-align:left;margin-left:0;margin-top:7.15pt;width:467.65pt;height:80.45pt;z-index:251667456;mso-position-horizontal:center;mso-position-horizontal-relative:margin;mso-width-relative:margin;mso-height-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">
                <v:shape id="Picture 10" o:spid="_x0000_s1045"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19" o:title=""/>
                </v:shape>
                <v:shape id="Text Box 1" o:spid="_x0000_s1046"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4"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4"/>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 xml:space="preserve">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AWPEAZc4","properties":{"formattedCitation":"[11]","plainCitation":"[11]","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1]</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588CA563" w:rsidR="0038410C" w:rsidRPr="0038410C" w:rsidRDefault="0038410C" w:rsidP="00DF3173">
      <w:pPr>
        <w:spacing w:before="240" w:after="240" w:line="276" w:lineRule="auto"/>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 xml:space="preserve">Datasets for </w:t>
      </w:r>
      <w:r w:rsidR="00944158">
        <w:rPr>
          <w:rFonts w:ascii="Times New Roman" w:eastAsia="Times New Roman" w:hAnsi="Times New Roman" w:cs="Times New Roman"/>
          <w:b/>
          <w:sz w:val="24"/>
          <w:szCs w:val="24"/>
        </w:rPr>
        <w:t>e</w:t>
      </w:r>
      <w:r w:rsidRPr="0038410C">
        <w:rPr>
          <w:rFonts w:ascii="Times New Roman" w:eastAsia="Times New Roman" w:hAnsi="Times New Roman" w:cs="Times New Roman"/>
          <w:b/>
          <w:sz w:val="24"/>
          <w:szCs w:val="24"/>
        </w:rPr>
        <w:t>valuation</w:t>
      </w:r>
    </w:p>
    <w:p w14:paraId="2BA18E7E" w14:textId="40437BE3" w:rsidR="00044AE1"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assessing the drivers’ stress level, we utilized two publicly available datasets.</w:t>
      </w:r>
    </w:p>
    <w:p w14:paraId="3A535F41" w14:textId="129FE56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proofErr w:type="spellStart"/>
      <w:r w:rsidRPr="001A3F93">
        <w:rPr>
          <w:rFonts w:ascii="Times New Roman" w:eastAsia="Times New Roman" w:hAnsi="Times New Roman" w:cs="Times New Roman"/>
          <w:b/>
          <w:bCs/>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ores based on their perception.</w:t>
      </w:r>
    </w:p>
    <w:p w14:paraId="2B7A228C" w14:textId="2644E703"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Activity (EDA), skin temperature (TEMP), and motion (ACC).</w:t>
      </w:r>
    </w:p>
    <w:p w14:paraId="078C17D9" w14:textId="10C1DE7F"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le Stress and Affect Detection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F2xXz5ue","properties":{"formattedCitation":"[10]","plainCitation":"[1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51839FD9"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50C64A67" w14:textId="1AB101EF" w:rsidR="001A3F93" w:rsidRDefault="001A3F93" w:rsidP="007C739F">
      <w:pPr>
        <w:spacing w:before="120" w:after="120" w:line="276"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derived from the PPG signal recorded by the </w:t>
      </w:r>
      <w:proofErr w:type="spellStart"/>
      <w:r w:rsidRPr="001A3F93">
        <w:rPr>
          <w:rFonts w:ascii="Times New Roman" w:eastAsia="Times New Roman" w:hAnsi="Times New Roman" w:cs="Times New Roman"/>
          <w:sz w:val="20"/>
          <w:szCs w:val="20"/>
        </w:rPr>
        <w:t>Empatica</w:t>
      </w:r>
      <w:proofErr w:type="spellEnd"/>
      <w:r w:rsidRPr="001A3F93">
        <w:rPr>
          <w:rFonts w:ascii="Times New Roman" w:eastAsia="Times New Roman" w:hAnsi="Times New Roman" w:cs="Times New Roman"/>
          <w:sz w:val="20"/>
          <w:szCs w:val="20"/>
        </w:rPr>
        <w:t xml:space="preserve"> E4 sensor was utilized. To ensure alignment between the BVP data and the label frequencies, we performed </w:t>
      </w:r>
      <w:proofErr w:type="spellStart"/>
      <w:r w:rsidRPr="001A3F93">
        <w:rPr>
          <w:rFonts w:ascii="Times New Roman" w:eastAsia="Times New Roman" w:hAnsi="Times New Roman" w:cs="Times New Roman"/>
          <w:sz w:val="20"/>
          <w:szCs w:val="20"/>
        </w:rPr>
        <w:t>downsampling</w:t>
      </w:r>
      <w:proofErr w:type="spellEnd"/>
      <w:r w:rsidRPr="001A3F93">
        <w:rPr>
          <w:rFonts w:ascii="Times New Roman" w:eastAsia="Times New Roman" w:hAnsi="Times New Roman" w:cs="Times New Roman"/>
          <w:sz w:val="20"/>
          <w:szCs w:val="20"/>
        </w:rPr>
        <w:t xml:space="preserve"> from 700 Hz (for the WESAD dataset) and </w:t>
      </w:r>
      <w:proofErr w:type="spellStart"/>
      <w:r w:rsidRPr="001A3F93">
        <w:rPr>
          <w:rFonts w:ascii="Times New Roman" w:eastAsia="Times New Roman" w:hAnsi="Times New Roman" w:cs="Times New Roman"/>
          <w:sz w:val="20"/>
          <w:szCs w:val="20"/>
        </w:rPr>
        <w:t>upsampling</w:t>
      </w:r>
      <w:proofErr w:type="spellEnd"/>
      <w:r w:rsidRPr="001A3F93">
        <w:rPr>
          <w:rFonts w:ascii="Times New Roman" w:eastAsia="Times New Roman" w:hAnsi="Times New Roman" w:cs="Times New Roman"/>
          <w:sz w:val="20"/>
          <w:szCs w:val="20"/>
        </w:rPr>
        <w:t xml:space="preserve"> from 4 Hz (for the </w:t>
      </w:r>
      <w:proofErr w:type="spellStart"/>
      <w:r w:rsidRPr="001A3F93">
        <w:rPr>
          <w:rFonts w:ascii="Times New Roman" w:eastAsia="Times New Roman" w:hAnsi="Times New Roman" w:cs="Times New Roman"/>
          <w:sz w:val="20"/>
          <w:szCs w:val="20"/>
        </w:rPr>
        <w:t>AffectiveROAD</w:t>
      </w:r>
      <w:proofErr w:type="spellEnd"/>
      <w:r w:rsidRPr="001A3F93">
        <w:rPr>
          <w:rFonts w:ascii="Times New Roman" w:eastAsia="Times New Roman" w:hAnsi="Times New Roman" w:cs="Times New Roman"/>
          <w:sz w:val="20"/>
          <w:szCs w:val="20"/>
        </w:rPr>
        <w:t xml:space="preserve"> dataset).</w:t>
      </w:r>
    </w:p>
    <w:p w14:paraId="3475CEF3" w14:textId="57EF17B1" w:rsidR="0038410C" w:rsidRPr="001A3F93" w:rsidRDefault="0038410C" w:rsidP="008410E5">
      <w:pPr>
        <w:spacing w:before="120" w:after="120" w:line="276"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Pr="00685C79">
        <w:rPr>
          <w:rFonts w:ascii="Times New Roman" w:eastAsia="Times New Roman" w:hAnsi="Times New Roman" w:cs="Times New Roman"/>
          <w:b/>
        </w:rPr>
        <w:t xml:space="preserve">atasets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75CAEED3" w14:textId="2B49F15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5BC5C5CC" w:rsidR="00385B90" w:rsidRPr="00385B90" w:rsidRDefault="000C1946"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X</m:t>
                  </m:r>
                  <m:r>
                    <w:rPr>
                      <w:rFonts w:ascii="Times New Roman" w:eastAsia="Times New Roman" w:hAnsi="Times New Roman" w:cs="Times New Roman"/>
                      <w:sz w:val="20"/>
                      <w:szCs w:val="20"/>
                    </w:rPr>
                    <m:t xml:space="preserve"> -</m:t>
                  </m:r>
                  <m:r>
                    <w:rPr>
                      <w:rFonts w:ascii="Times New Roman" w:eastAsia="Times New Roman" w:hAnsi="Times New Roman" w:cs="Times New Roman"/>
                      <w:sz w:val="20"/>
                      <w:szCs w:val="20"/>
                    </w:rPr>
                    <m:t>μ</m:t>
                  </m:r>
                  <m:r>
                    <w:rPr>
                      <w:rFonts w:ascii="Times New Roman" w:eastAsia="Times New Roman" w:hAnsi="Times New Roman" w:cs="Times New Roman"/>
                      <w:sz w:val="20"/>
                      <w:szCs w:val="20"/>
                    </w:rPr>
                    <m:t xml:space="preserve">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5)</m:t>
              </m:r>
            </m:e>
          </m:eqArr>
        </m:oMath>
      </m:oMathPara>
    </w:p>
    <w:p w14:paraId="2C4A3C7D" w14:textId="221E6AE8" w:rsidR="0038410C" w:rsidRDefault="0038410C" w:rsidP="007C739F">
      <w:pPr>
        <w:spacing w:before="120" w:after="12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0DC2A801"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67639A5B" w:rsidR="0038410C" w:rsidRDefault="000C194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81792" behindDoc="0" locked="0" layoutInCell="1" allowOverlap="1" wp14:anchorId="5B519B55" wp14:editId="5DE75344">
                <wp:simplePos x="0" y="0"/>
                <wp:positionH relativeFrom="column">
                  <wp:posOffset>-680085</wp:posOffset>
                </wp:positionH>
                <wp:positionV relativeFrom="paragraph">
                  <wp:posOffset>1890395</wp:posOffset>
                </wp:positionV>
                <wp:extent cx="3556635" cy="1951355"/>
                <wp:effectExtent l="0" t="0" r="5715" b="0"/>
                <wp:wrapTopAndBottom/>
                <wp:docPr id="56042586" name="Group 6"/>
                <wp:cNvGraphicFramePr/>
                <a:graphic xmlns:a="http://schemas.openxmlformats.org/drawingml/2006/main">
                  <a:graphicData uri="http://schemas.microsoft.com/office/word/2010/wordprocessingGroup">
                    <wpg:wgp>
                      <wpg:cNvGrpSpPr/>
                      <wpg:grpSpPr>
                        <a:xfrm>
                          <a:off x="0" y="0"/>
                          <a:ext cx="3556635" cy="1951355"/>
                          <a:chOff x="-94785" y="160872"/>
                          <a:chExt cx="2616102" cy="1470721"/>
                        </a:xfrm>
                      </wpg:grpSpPr>
                      <pic:pic xmlns:pic="http://schemas.openxmlformats.org/drawingml/2006/picture">
                        <pic:nvPicPr>
                          <pic:cNvPr id="685892036" name="Picture 3"/>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bwMode="auto">
                          <a:xfrm>
                            <a:off x="-94785" y="160872"/>
                            <a:ext cx="2616102" cy="1145206"/>
                          </a:xfrm>
                          <a:prstGeom prst="rect">
                            <a:avLst/>
                          </a:prstGeom>
                          <a:noFill/>
                          <a:ln>
                            <a:noFill/>
                          </a:ln>
                        </pic:spPr>
                      </pic:pic>
                      <wps:wsp>
                        <wps:cNvPr id="1589087060" name="Text Box 1"/>
                        <wps:cNvSpPr txBox="1"/>
                        <wps:spPr>
                          <a:xfrm>
                            <a:off x="124591" y="1408504"/>
                            <a:ext cx="2366010" cy="223089"/>
                          </a:xfrm>
                          <a:prstGeom prst="rect">
                            <a:avLst/>
                          </a:prstGeom>
                          <a:solidFill>
                            <a:prstClr val="white"/>
                          </a:solidFill>
                          <a:ln>
                            <a:noFill/>
                          </a:ln>
                        </wps:spPr>
                        <wps:txbx>
                          <w:txbxContent>
                            <w:p w14:paraId="5B4DE176" w14:textId="5D531A1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5"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5"/>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47" style="position:absolute;left:0;text-align:left;margin-left:-53.55pt;margin-top:148.85pt;width:280.05pt;height:153.65pt;z-index:251681792;mso-width-relative:margin;mso-height-relative:margin" coordorigin="-947,1608" coordsize="26161,147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">
                <v:shape id="Picture 3" o:spid="_x0000_s1048" type="#_x0000_t75" style="position:absolute;left:-947;top:1608;width:26160;height:11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">
                  <v:imagedata r:id="rId21" o:title=""/>
                </v:shape>
                <v:shape id="Text Box 1" o:spid="_x0000_s1049" type="#_x0000_t202" style="position:absolute;left:1245;top:14085;width:23661;height:2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5D531A16"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6"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6"/>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v:group>
            </w:pict>
          </mc:Fallback>
        </mc:AlternateContent>
      </w:r>
      <w:r w:rsidR="0038410C">
        <w:rPr>
          <w:rFonts w:ascii="Times New Roman" w:eastAsia="Times New Roman" w:hAnsi="Times New Roman" w:cs="Times New Roman"/>
          <w:sz w:val="20"/>
          <w:szCs w:val="20"/>
        </w:rPr>
        <w:t xml:space="preserve">On the other hand, </w:t>
      </w:r>
      <w:proofErr w:type="spellStart"/>
      <w:r w:rsidR="0038410C">
        <w:rPr>
          <w:rFonts w:ascii="Times New Roman" w:eastAsia="Times New Roman" w:hAnsi="Times New Roman" w:cs="Times New Roman"/>
          <w:sz w:val="20"/>
          <w:szCs w:val="20"/>
        </w:rPr>
        <w:t>AffectiveROAD</w:t>
      </w:r>
      <w:proofErr w:type="spellEnd"/>
      <w:r w:rsidR="0038410C">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sidR="0038410C">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AjuO70a4","properties":{"formattedCitation":"[12]","plainCitation":"[12]","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sidR="0038410C">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2]</w:t>
      </w:r>
      <w:r w:rsidR="0038410C">
        <w:rPr>
          <w:rFonts w:ascii="Times New Roman" w:eastAsia="Times New Roman" w:hAnsi="Times New Roman" w:cs="Times New Roman"/>
          <w:sz w:val="20"/>
          <w:szCs w:val="20"/>
        </w:rPr>
        <w:fldChar w:fldCharType="end"/>
      </w:r>
      <w:r w:rsidR="0038410C">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5C8B4F07" w:rsidR="00E50477"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CA9450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w:t>
      </w:r>
      <w:r w:rsidR="0016566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roportional to its frequency in the dataset, resulting in higher weights being assigned to the minority classes.</w:t>
      </w:r>
    </w:p>
    <w:p w14:paraId="30ADDD0B" w14:textId="0E960C7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13172CEC" w:rsidR="0038410C" w:rsidRDefault="000C1946"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k</m:t>
                  </m:r>
                  <m:r>
                    <w:rPr>
                      <w:rFonts w:ascii="Times New Roman" w:eastAsia="Times New Roman" w:hAnsi="Times New Roman" w:cs="Times New Roman"/>
                      <w:sz w:val="20"/>
                      <w:szCs w:val="20"/>
                    </w:rPr>
                    <m:t xml:space="preserve">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m:t>
              </m:r>
              <m:r>
                <w:rPr>
                  <w:rFonts w:ascii="Times New Roman" w:eastAsia="Times New Roman" w:hAnsi="Times New Roman" w:cs="Times New Roman"/>
                  <w:sz w:val="20"/>
                  <w:szCs w:val="20"/>
                </w:rPr>
                <m:t>i</m:t>
              </m:r>
              <m:r>
                <w:rPr>
                  <w:rFonts w:ascii="Times New Roman" w:eastAsia="Times New Roman" w:hAnsi="Times New Roman" w:cs="Times New Roman"/>
                  <w:sz w:val="20"/>
                  <w:szCs w:val="20"/>
                </w:rPr>
                <m:t xml:space="preserve"> </m:t>
              </m:r>
              <m:r>
                <w:rPr>
                  <w:rFonts w:ascii="Times New Roman" w:eastAsia="Times New Roman" w:hAnsi="Times New Roman" w:cs="Times New Roman"/>
                  <w:sz w:val="20"/>
                  <w:szCs w:val="20"/>
                </w:rPr>
                <m:t>ϵ</m:t>
              </m:r>
              <m:r>
                <w:rPr>
                  <w:rFonts w:ascii="Times New Roman" w:eastAsia="Times New Roman" w:hAnsi="Times New Roman" w:cs="Times New Roman"/>
                  <w:sz w:val="20"/>
                  <w:szCs w:val="20"/>
                </w:rPr>
                <m:t xml:space="preserve"> </m:t>
              </m:r>
              <m:r>
                <w:rPr>
                  <w:rFonts w:ascii="Cambria Math" w:eastAsia="Times New Roman" w:hAnsi="Times New Roman" w:cs="Times New Roman"/>
                  <w:sz w:val="20"/>
                  <w:szCs w:val="20"/>
                </w:rPr>
                <m:t xml:space="preserve">[1, </m:t>
              </m:r>
              <m:r>
                <w:rPr>
                  <w:rFonts w:ascii="Cambria Math" w:eastAsia="Times New Roman" w:hAnsi="Times New Roman" w:cs="Times New Roman"/>
                  <w:sz w:val="20"/>
                  <w:szCs w:val="20"/>
                </w:rPr>
                <m:t>k</m:t>
              </m:r>
              <m:r>
                <w:rPr>
                  <w:rFonts w:ascii="Cambria Math" w:eastAsia="Times New Roman" w:hAnsi="Times New Roman" w:cs="Times New Roman"/>
                  <w:sz w:val="20"/>
                  <w:szCs w:val="20"/>
                </w:rPr>
                <m:t>]</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6</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7C739F">
      <w:pPr>
        <w:spacing w:before="120" w:after="120" w:line="276" w:lineRule="auto"/>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4E476BDD" w14:textId="52C11875" w:rsidR="005C0CEA" w:rsidRDefault="006F423F" w:rsidP="00DF3173">
      <w:pPr>
        <w:spacing w:before="240" w:after="240" w:line="276"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51A9C3AD" w14:textId="744F60CA" w:rsidR="005C0CEA" w:rsidRPr="00CC2E1D" w:rsidRDefault="0086153E" w:rsidP="00DF3173">
      <w:pPr>
        <w:spacing w:before="120" w:after="120" w:line="276" w:lineRule="auto"/>
        <w:jc w:val="both"/>
        <w:rPr>
          <w:rFonts w:ascii="Times New Roman" w:eastAsia="Times New Roman" w:hAnsi="Times New Roman" w:cs="Times New Roman"/>
          <w:kern w:val="0"/>
          <w:sz w:val="20"/>
          <w:szCs w:val="20"/>
          <w14:ligatures w14:val="none"/>
        </w:rPr>
      </w:pPr>
      <w:r w:rsidRPr="00CC2E1D">
        <w:rPr>
          <w:rFonts w:ascii="Times New Roman" w:eastAsia="Times New Roman" w:hAnsi="Times New Roman" w:cs="Times New Roman"/>
          <w:b/>
          <w:bCs/>
          <w:color w:val="000000"/>
          <w:kern w:val="0"/>
          <w:sz w:val="20"/>
          <w:szCs w:val="20"/>
          <w14:ligatures w14:val="none"/>
        </w:rPr>
        <w:t xml:space="preserve">Initial comparison of </w:t>
      </w:r>
      <w:proofErr w:type="spellStart"/>
      <w:r w:rsidRPr="00CC2E1D">
        <w:rPr>
          <w:rFonts w:ascii="Times New Roman" w:eastAsia="Times New Roman" w:hAnsi="Times New Roman" w:cs="Times New Roman"/>
          <w:b/>
          <w:bCs/>
          <w:color w:val="000000"/>
          <w:kern w:val="0"/>
          <w:sz w:val="20"/>
          <w:szCs w:val="20"/>
          <w14:ligatures w14:val="none"/>
        </w:rPr>
        <w:t>ResNets</w:t>
      </w:r>
      <w:proofErr w:type="spellEnd"/>
      <w:r w:rsidRPr="00CC2E1D">
        <w:rPr>
          <w:rFonts w:ascii="Times New Roman" w:eastAsia="Times New Roman" w:hAnsi="Times New Roman" w:cs="Times New Roman"/>
          <w:b/>
          <w:bCs/>
          <w:color w:val="000000"/>
          <w:kern w:val="0"/>
          <w:sz w:val="20"/>
          <w:szCs w:val="20"/>
          <w14:ligatures w14:val="none"/>
        </w:rPr>
        <w:t xml:space="preserve"> and LSTMs</w:t>
      </w:r>
    </w:p>
    <w:p w14:paraId="01D47EF1" w14:textId="7C1F5F69" w:rsidR="00773582" w:rsidRPr="00773582" w:rsidRDefault="0020067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0169D78" w14:textId="77777777" w:rsidR="00773582" w:rsidRPr="00773582" w:rsidRDefault="00773582"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t randomness and other factors. For the initial results, the data was randomly divided into training and validation sets, with 80% allocated for training and the remaining 20% for validation.</w:t>
      </w:r>
    </w:p>
    <w:p w14:paraId="553703D5" w14:textId="3CCA63EF" w:rsidR="006F423F" w:rsidRPr="00BB2BCB" w:rsidRDefault="00773582" w:rsidP="007C739F">
      <w:pPr>
        <w:spacing w:before="120" w:after="120" w:line="276" w:lineRule="auto"/>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 We</w:t>
      </w:r>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w:t>
      </w:r>
      <w:r w:rsidR="00A50309" w:rsidRPr="00F30D65">
        <w:rPr>
          <w:rFonts w:ascii="Times New Roman" w:hAnsi="Times New Roman" w:cs="Times New Roman"/>
          <w:sz w:val="20"/>
          <w:szCs w:val="20"/>
        </w:rPr>
        <w:fldChar w:fldCharType="begin"/>
      </w:r>
      <w:r w:rsidR="00A50309" w:rsidRPr="00F30D65">
        <w:rPr>
          <w:rFonts w:ascii="Times New Roman" w:hAnsi="Times New Roman" w:cs="Times New Roman"/>
          <w:sz w:val="20"/>
          <w:szCs w:val="20"/>
        </w:rPr>
        <w:instrText xml:space="preserve"> REF _Ref149669694 \h </w:instrText>
      </w:r>
      <w:r w:rsidR="00F30D65" w:rsidRPr="00F30D65">
        <w:rPr>
          <w:rFonts w:ascii="Times New Roman" w:hAnsi="Times New Roman" w:cs="Times New Roman"/>
          <w:sz w:val="20"/>
          <w:szCs w:val="20"/>
        </w:rPr>
        <w:instrText xml:space="preserve"> \* MERGEFORMAT </w:instrText>
      </w:r>
      <w:r w:rsidR="00A50309" w:rsidRPr="00F30D65">
        <w:rPr>
          <w:rFonts w:ascii="Times New Roman" w:hAnsi="Times New Roman" w:cs="Times New Roman"/>
          <w:sz w:val="20"/>
          <w:szCs w:val="20"/>
        </w:rPr>
      </w:r>
      <w:r w:rsidR="00A50309" w:rsidRPr="00F30D65">
        <w:rPr>
          <w:rFonts w:ascii="Times New Roman" w:hAnsi="Times New Roman" w:cs="Times New Roman"/>
          <w:sz w:val="20"/>
          <w:szCs w:val="20"/>
        </w:rPr>
        <w:fldChar w:fldCharType="separate"/>
      </w:r>
      <w:r w:rsidR="00FB2432" w:rsidRPr="00250FAE">
        <w:rPr>
          <w:rFonts w:ascii="Times New Roman" w:hAnsi="Times New Roman" w:cs="Times New Roman"/>
        </w:rPr>
        <w:t xml:space="preserve"> </w:t>
      </w:r>
      <w:r w:rsidR="00FB2432">
        <w:rPr>
          <w:rFonts w:ascii="Times New Roman" w:hAnsi="Times New Roman" w:cs="Times New Roman"/>
          <w:i/>
          <w:iCs/>
          <w:noProof/>
        </w:rPr>
        <w:t>3</w:t>
      </w:r>
      <w:r w:rsidR="00A50309" w:rsidRPr="00F30D65">
        <w:rPr>
          <w:rFonts w:ascii="Times New Roman" w:hAnsi="Times New Roman" w:cs="Times New Roman"/>
          <w:sz w:val="20"/>
          <w:szCs w:val="20"/>
        </w:rPr>
        <w:fldChar w:fldCharType="end"/>
      </w:r>
      <w:r w:rsidR="00F30D65" w:rsidRPr="00F30D65">
        <w:rPr>
          <w:rFonts w:ascii="Times New Roman" w:hAnsi="Times New Roman" w:cs="Times New Roman"/>
          <w:sz w:val="20"/>
          <w:szCs w:val="20"/>
        </w:rPr>
        <w:t xml:space="preserve"> and</w:t>
      </w:r>
      <w:r w:rsidR="003554AD">
        <w:rPr>
          <w:rFonts w:ascii="Times New Roman" w:hAnsi="Times New Roman" w:cs="Times New Roman"/>
          <w:sz w:val="20"/>
          <w:szCs w:val="20"/>
        </w:rPr>
        <w:t xml:space="preserve"> </w:t>
      </w:r>
      <w:r w:rsidR="00F30D65" w:rsidRPr="00F30D65">
        <w:rPr>
          <w:rFonts w:ascii="Times New Roman" w:hAnsi="Times New Roman" w:cs="Times New Roman"/>
          <w:sz w:val="20"/>
          <w:szCs w:val="20"/>
        </w:rPr>
        <w:fldChar w:fldCharType="begin"/>
      </w:r>
      <w:r w:rsidR="00F30D65" w:rsidRPr="00F30D65">
        <w:rPr>
          <w:rFonts w:ascii="Times New Roman" w:hAnsi="Times New Roman" w:cs="Times New Roman"/>
          <w:sz w:val="20"/>
          <w:szCs w:val="20"/>
        </w:rPr>
        <w:instrText xml:space="preserve"> REF _Ref149669700 \h  \* MERGEFORMAT </w:instrText>
      </w:r>
      <w:r w:rsidR="00F30D65" w:rsidRPr="00F30D65">
        <w:rPr>
          <w:rFonts w:ascii="Times New Roman" w:hAnsi="Times New Roman" w:cs="Times New Roman"/>
          <w:sz w:val="20"/>
          <w:szCs w:val="20"/>
        </w:rPr>
      </w:r>
      <w:r w:rsidR="00F30D65" w:rsidRPr="00F30D65">
        <w:rPr>
          <w:rFonts w:ascii="Times New Roman" w:hAnsi="Times New Roman" w:cs="Times New Roman"/>
          <w:sz w:val="20"/>
          <w:szCs w:val="20"/>
        </w:rPr>
        <w:fldChar w:fldCharType="separate"/>
      </w:r>
      <w:r w:rsidR="00FB2432" w:rsidRPr="00FB2432">
        <w:rPr>
          <w:rFonts w:ascii="Times New Roman" w:hAnsi="Times New Roman" w:cs="Times New Roman"/>
          <w:noProof/>
          <w:sz w:val="20"/>
          <w:szCs w:val="20"/>
        </w:rPr>
        <w:t xml:space="preserve"> </w:t>
      </w:r>
      <w:r w:rsidR="00FB2432">
        <w:rPr>
          <w:rFonts w:ascii="Times New Roman" w:hAnsi="Times New Roman" w:cs="Times New Roman"/>
          <w:i/>
          <w:iCs/>
          <w:noProof/>
        </w:rPr>
        <w:t>4</w:t>
      </w:r>
      <w:r w:rsidR="00F30D65" w:rsidRPr="00F30D65">
        <w:rPr>
          <w:rFonts w:ascii="Times New Roman" w:hAnsi="Times New Roman" w:cs="Times New Roman"/>
          <w:sz w:val="20"/>
          <w:szCs w:val="20"/>
        </w:rPr>
        <w:fldChar w:fldCharType="end"/>
      </w:r>
      <w:r w:rsidR="00BB2BCB" w:rsidRPr="00F30D65">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45AEFF8E" w:rsidR="006F423F" w:rsidRPr="006F423F" w:rsidRDefault="006F423F"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w:t>
      </w:r>
      <w:r w:rsidRPr="006F423F">
        <w:rPr>
          <w:rFonts w:ascii="Times New Roman" w:eastAsia="Times New Roman" w:hAnsi="Times New Roman" w:cs="Times New Roman"/>
          <w:color w:val="000000"/>
          <w:kern w:val="0"/>
          <w:sz w:val="20"/>
          <w:szCs w:val="20"/>
          <w14:ligatures w14:val="none"/>
        </w:rPr>
        <w:lastRenderedPageBreak/>
        <w:t>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13]","plainCitation":"[13]","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3]</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w:t>
      </w:r>
      <w:r w:rsidRPr="006F423F">
        <w:rPr>
          <w:rFonts w:ascii="Times New Roman" w:eastAsia="Times New Roman" w:hAnsi="Times New Roman" w:cs="Times New Roman"/>
          <w:color w:val="000000"/>
          <w:kern w:val="0"/>
          <w:sz w:val="20"/>
          <w:szCs w:val="20"/>
          <w14:ligatures w14:val="none"/>
        </w:rPr>
        <w:t xml:space="preserve">LSTMs, tends to be considerably slower compared to CNNs. This is because RNNs maintain hidden states that need to be updated at each time step, and this 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3EC76D5B" w:rsidR="0070638C" w:rsidRDefault="006F423F"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FB2432" w:rsidRPr="00FB2432">
        <w:rPr>
          <w:rFonts w:ascii="Times New Roman" w:hAnsi="Times New Roman" w:cs="Times New Roman"/>
          <w:sz w:val="20"/>
          <w:szCs w:val="20"/>
        </w:rPr>
        <w:t xml:space="preserve">Table </w:t>
      </w:r>
      <w:r w:rsidR="00FB2432" w:rsidRPr="00FB2432">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DF3173">
      <w:pPr>
        <w:spacing w:after="0" w:line="276" w:lineRule="auto"/>
        <w:jc w:val="both"/>
        <w:rPr>
          <w:rFonts w:ascii="Times New Roman" w:eastAsia="Times New Roman" w:hAnsi="Times New Roman" w:cs="Times New Roman"/>
          <w:color w:val="000000"/>
          <w:kern w:val="0"/>
          <w:sz w:val="20"/>
          <w:szCs w:val="20"/>
          <w14:ligatures w14:val="none"/>
        </w:rPr>
        <w:sectPr w:rsidR="00213922" w:rsidSect="003554AD">
          <w:type w:val="continuous"/>
          <w:pgSz w:w="12240" w:h="15840"/>
          <w:pgMar w:top="1440" w:right="1440" w:bottom="1440" w:left="1440" w:header="720" w:footer="720" w:gutter="0"/>
          <w:cols w:num="2" w:space="720"/>
          <w:docGrid w:linePitch="360"/>
        </w:sectPr>
      </w:pPr>
    </w:p>
    <w:p w14:paraId="2CEFF01B" w14:textId="77777777" w:rsidR="00C070C8" w:rsidRDefault="00C070C8" w:rsidP="00DF3173">
      <w:pPr>
        <w:pStyle w:val="Caption"/>
        <w:keepNext/>
        <w:spacing w:after="0" w:line="276" w:lineRule="auto"/>
        <w:rPr>
          <w:rFonts w:ascii="Times New Roman" w:hAnsi="Times New Roman" w:cs="Times New Roman"/>
          <w:i w:val="0"/>
          <w:iCs w:val="0"/>
          <w:color w:val="auto"/>
        </w:rPr>
        <w:sectPr w:rsidR="00C070C8" w:rsidSect="003554AD">
          <w:type w:val="continuous"/>
          <w:pgSz w:w="12240" w:h="15840"/>
          <w:pgMar w:top="1440" w:right="1440" w:bottom="1440" w:left="1440" w:header="720" w:footer="720" w:gutter="0"/>
          <w:cols w:num="2" w:space="720"/>
          <w:docGrid w:linePitch="360"/>
        </w:sectPr>
      </w:pPr>
      <w:bookmarkStart w:id="17" w:name="_Ref149158496"/>
    </w:p>
    <w:p w14:paraId="0C9A6D7A" w14:textId="2B225921" w:rsidR="00D16858" w:rsidRPr="009F4BF4" w:rsidRDefault="00D16858" w:rsidP="008410E5">
      <w:pPr>
        <w:pStyle w:val="Caption"/>
        <w:keepNext/>
        <w:spacing w:before="120" w:after="120" w:line="276" w:lineRule="auto"/>
        <w:rPr>
          <w:rFonts w:ascii="Times New Roman" w:hAnsi="Times New Roman" w:cs="Times New Roman"/>
          <w:i w:val="0"/>
          <w:iCs w:val="0"/>
          <w:color w:val="auto"/>
        </w:rPr>
      </w:pPr>
      <w:bookmarkStart w:id="18"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W w:w="10273" w:type="dxa"/>
        <w:jc w:val="center"/>
        <w:tblCellMar>
          <w:left w:w="0" w:type="dxa"/>
          <w:right w:w="0" w:type="dxa"/>
        </w:tblCellMar>
        <w:tblLook w:val="04A0" w:firstRow="1" w:lastRow="0" w:firstColumn="1" w:lastColumn="0" w:noHBand="0" w:noVBand="1"/>
      </w:tblPr>
      <w:tblGrid>
        <w:gridCol w:w="1633"/>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8D59DA">
        <w:trPr>
          <w:trHeight w:val="315"/>
          <w:jc w:val="center"/>
        </w:trPr>
        <w:tc>
          <w:tcPr>
            <w:tcW w:w="1633"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D59DA">
        <w:trPr>
          <w:trHeight w:val="315"/>
          <w:jc w:val="center"/>
        </w:trPr>
        <w:tc>
          <w:tcPr>
            <w:tcW w:w="1633"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D59DA">
        <w:trPr>
          <w:trHeight w:val="315"/>
          <w:jc w:val="center"/>
        </w:trPr>
        <w:tc>
          <w:tcPr>
            <w:tcW w:w="163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DF3173">
      <w:pPr>
        <w:pStyle w:val="Caption"/>
        <w:keepNext/>
        <w:spacing w:after="0" w:line="276" w:lineRule="auto"/>
        <w:rPr>
          <w:rFonts w:ascii="Times New Roman" w:hAnsi="Times New Roman" w:cs="Times New Roman"/>
          <w:b/>
          <w:bCs/>
          <w:color w:val="auto"/>
        </w:rPr>
      </w:pPr>
      <w:bookmarkStart w:id="19" w:name="_Ref149158501"/>
    </w:p>
    <w:p w14:paraId="36C60B2B" w14:textId="0DE8344C" w:rsidR="00AB661A" w:rsidRPr="009F4BF4" w:rsidRDefault="00AB661A" w:rsidP="008410E5">
      <w:pPr>
        <w:pStyle w:val="Caption"/>
        <w:keepNext/>
        <w:spacing w:before="120" w:after="120" w:line="276" w:lineRule="auto"/>
        <w:rPr>
          <w:rFonts w:ascii="Times New Roman" w:hAnsi="Times New Roman" w:cs="Times New Roman"/>
          <w:i w:val="0"/>
          <w:iCs w:val="0"/>
          <w:color w:val="auto"/>
        </w:rPr>
      </w:pPr>
      <w:bookmarkStart w:id="20"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9"/>
      <w:bookmarkEnd w:id="20"/>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W w:w="10260" w:type="dxa"/>
        <w:jc w:val="center"/>
        <w:tblCellMar>
          <w:left w:w="0" w:type="dxa"/>
          <w:right w:w="0" w:type="dxa"/>
        </w:tblCellMar>
        <w:tblLook w:val="04A0" w:firstRow="1" w:lastRow="0" w:firstColumn="1" w:lastColumn="0" w:noHBand="0" w:noVBand="1"/>
      </w:tblPr>
      <w:tblGrid>
        <w:gridCol w:w="1620"/>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8D59DA">
        <w:trPr>
          <w:trHeight w:val="315"/>
          <w:jc w:val="center"/>
        </w:trPr>
        <w:tc>
          <w:tcPr>
            <w:tcW w:w="1620"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D59DA">
            <w:pPr>
              <w:spacing w:after="0" w:line="276"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D59DA">
        <w:trPr>
          <w:trHeight w:val="315"/>
          <w:jc w:val="center"/>
        </w:trPr>
        <w:tc>
          <w:tcPr>
            <w:tcW w:w="1620"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D59DA">
        <w:trPr>
          <w:trHeight w:val="315"/>
          <w:jc w:val="center"/>
        </w:trPr>
        <w:tc>
          <w:tcPr>
            <w:tcW w:w="162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DF3173">
      <w:pPr>
        <w:spacing w:after="0" w:line="276" w:lineRule="auto"/>
        <w:rPr>
          <w:rFonts w:ascii="Times New Roman" w:eastAsia="Times New Roman" w:hAnsi="Times New Roman" w:cs="Times New Roman"/>
          <w:b/>
          <w:bCs/>
          <w:color w:val="000000"/>
          <w:kern w:val="0"/>
          <w:sz w:val="24"/>
          <w:szCs w:val="24"/>
          <w14:ligatures w14:val="none"/>
        </w:rPr>
        <w:sectPr w:rsidR="00213922" w:rsidSect="00773582">
          <w:type w:val="continuous"/>
          <w:pgSz w:w="12240" w:h="15840"/>
          <w:pgMar w:top="1440" w:right="1440" w:bottom="1440" w:left="1440" w:header="720" w:footer="720" w:gutter="0"/>
          <w:cols w:space="720"/>
          <w:docGrid w:linePitch="360"/>
        </w:sectPr>
      </w:pPr>
    </w:p>
    <w:p w14:paraId="578F0900" w14:textId="3E60A67A" w:rsidR="005B3202" w:rsidRPr="00250FAE" w:rsidRDefault="005B3202" w:rsidP="008410E5">
      <w:pPr>
        <w:pStyle w:val="Caption"/>
        <w:keepNext/>
        <w:spacing w:before="120" w:after="120" w:line="276" w:lineRule="auto"/>
        <w:rPr>
          <w:rFonts w:ascii="Times New Roman" w:hAnsi="Times New Roman" w:cs="Times New Roman"/>
          <w:i w:val="0"/>
          <w:iCs w:val="0"/>
          <w:color w:val="auto"/>
        </w:rPr>
      </w:pPr>
      <w:bookmarkStart w:id="21" w:name="_Ref149669694"/>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21"/>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5B3202" w:rsidRPr="005B3202" w14:paraId="72053D2C"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DF3173">
            <w:pPr>
              <w:spacing w:after="0" w:line="276" w:lineRule="auto"/>
              <w:jc w:val="center"/>
              <w:rPr>
                <w:rFonts w:ascii="Times New Roman" w:eastAsia="Times New Roman" w:hAnsi="Times New Roman" w:cs="Times New Roman"/>
                <w:b/>
                <w:bCs/>
                <w:kern w:val="0"/>
                <w:sz w:val="20"/>
                <w:szCs w:val="20"/>
                <w14:ligatures w14:val="none"/>
              </w:rPr>
            </w:pPr>
            <w:proofErr w:type="spellStart"/>
            <w:r w:rsidRPr="005B3202">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lastRenderedPageBreak/>
              <w:t>ResNet</w:t>
            </w:r>
            <w:proofErr w:type="spellEnd"/>
            <w:r w:rsidRPr="005B320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DF3173">
      <w:pPr>
        <w:pStyle w:val="Caption"/>
        <w:keepNext/>
        <w:spacing w:after="0" w:line="276" w:lineRule="auto"/>
        <w:rPr>
          <w:rFonts w:ascii="Times New Roman" w:hAnsi="Times New Roman" w:cs="Times New Roman"/>
          <w:i w:val="0"/>
          <w:iCs w:val="0"/>
          <w:color w:val="auto"/>
        </w:rPr>
      </w:pPr>
    </w:p>
    <w:p w14:paraId="5FCFF495" w14:textId="4DFD0BE7" w:rsidR="00250FAE" w:rsidRPr="00250FAE" w:rsidRDefault="00250FAE" w:rsidP="008410E5">
      <w:pPr>
        <w:pStyle w:val="Caption"/>
        <w:keepNext/>
        <w:spacing w:before="120" w:after="120" w:line="276" w:lineRule="auto"/>
        <w:rPr>
          <w:rFonts w:ascii="Times New Roman" w:hAnsi="Times New Roman" w:cs="Times New Roman"/>
          <w:i w:val="0"/>
          <w:iCs w:val="0"/>
          <w:color w:val="auto"/>
        </w:rPr>
      </w:pPr>
      <w:bookmarkStart w:id="22"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2"/>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917763" w:rsidRPr="00917763" w14:paraId="5281AC41"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110E7EAE" w14:textId="77777777" w:rsidR="00917763" w:rsidRPr="00917763" w:rsidRDefault="00917763" w:rsidP="00DF3173">
            <w:pPr>
              <w:spacing w:after="0" w:line="276" w:lineRule="auto"/>
              <w:jc w:val="center"/>
              <w:rPr>
                <w:rFonts w:ascii="Times New Roman" w:eastAsia="Times New Roman" w:hAnsi="Times New Roman" w:cs="Times New Roman"/>
                <w:b/>
                <w:bCs/>
                <w:kern w:val="0"/>
                <w:sz w:val="20"/>
                <w:szCs w:val="20"/>
                <w14:ligatures w14:val="none"/>
              </w:rPr>
            </w:pPr>
            <w:r w:rsidRPr="00917763">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1E9E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5C56E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1BE08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5% overlap</w:t>
            </w:r>
          </w:p>
        </w:tc>
      </w:tr>
      <w:tr w:rsidR="00917763" w:rsidRPr="00917763" w14:paraId="7E2EEDF7"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53BA1433" w14:textId="77777777" w:rsidR="00917763" w:rsidRPr="00917763" w:rsidRDefault="00917763"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A5D98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99699D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1995EE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DA461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BFC48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38FF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17BD0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C2A8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9B988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41E6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FE6C7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89318E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r>
      <w:tr w:rsidR="00917763" w:rsidRPr="00917763" w14:paraId="2DE1772A"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6C28B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21A3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85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AEB44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5EB7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81E8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743F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A7DD9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ED72F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FC6D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C1B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9C83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72DEF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36</w:t>
            </w:r>
          </w:p>
        </w:tc>
      </w:tr>
      <w:tr w:rsidR="00917763" w:rsidRPr="00917763" w14:paraId="783806E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A550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89B3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6DE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F22B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02924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B28D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D395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C52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B611A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0238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EB0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4D8A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58A17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6</w:t>
            </w:r>
          </w:p>
        </w:tc>
      </w:tr>
      <w:tr w:rsidR="00917763" w:rsidRPr="00917763" w14:paraId="64B09EE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6EE67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BABB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47281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A564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2C73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124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B509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F221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4BD4F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54D2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D0FE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8091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211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31</w:t>
            </w:r>
          </w:p>
        </w:tc>
      </w:tr>
      <w:tr w:rsidR="00917763" w:rsidRPr="00917763" w14:paraId="207F28A1"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CD43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3BD8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A9BB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493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47BF0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90E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BF2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413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9EA79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45F44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8605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3E32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3F612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r>
      <w:tr w:rsidR="00917763" w:rsidRPr="00917763" w14:paraId="4185D289"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466DF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F4C55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44629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6301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ACE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C9363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31D86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490F4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C523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49E0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2B839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63D0A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89B9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65</w:t>
            </w:r>
          </w:p>
        </w:tc>
      </w:tr>
    </w:tbl>
    <w:p w14:paraId="1EF6684D" w14:textId="77777777" w:rsidR="00A50309" w:rsidRDefault="00A50309" w:rsidP="00DF3173">
      <w:pPr>
        <w:pStyle w:val="Caption"/>
        <w:keepNext/>
        <w:spacing w:after="0" w:line="276" w:lineRule="auto"/>
      </w:pPr>
    </w:p>
    <w:p w14:paraId="731CFAC2" w14:textId="2AA7E5CC" w:rsidR="00773582" w:rsidRDefault="00773582" w:rsidP="008410E5">
      <w:pPr>
        <w:pStyle w:val="Caption"/>
        <w:keepNext/>
        <w:spacing w:before="120" w:after="120" w:line="276" w:lineRule="auto"/>
        <w:rPr>
          <w:rFonts w:ascii="Times New Roman" w:hAnsi="Times New Roman" w:cs="Times New Roman"/>
          <w:i w:val="0"/>
          <w:iCs w:val="0"/>
          <w:color w:val="auto"/>
        </w:rPr>
      </w:pPr>
      <w:bookmarkStart w:id="23"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3"/>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9C5CA1" w:rsidRPr="009C5CA1" w14:paraId="7799365B"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1877854" w14:textId="77777777" w:rsidR="009C5CA1" w:rsidRPr="009C5CA1" w:rsidRDefault="009C5CA1"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9C5CA1">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200E8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D912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ight wrist</w:t>
            </w:r>
          </w:p>
        </w:tc>
      </w:tr>
      <w:tr w:rsidR="009C5CA1" w:rsidRPr="009C5CA1" w14:paraId="595B7FCE"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BC72E01" w14:textId="77777777" w:rsidR="009C5CA1" w:rsidRPr="009C5CA1" w:rsidRDefault="009C5CA1"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3CBA66"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BC7B35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3729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A42F5F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5E317D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1575E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591BF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92FF5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r>
      <w:tr w:rsidR="009C5CA1" w:rsidRPr="009C5CA1" w14:paraId="5D97BA08"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42E6B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8DA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038EA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3BBC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C7ED2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E2CB6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262D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B6E14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6EDD8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8.92</w:t>
            </w:r>
          </w:p>
        </w:tc>
      </w:tr>
      <w:tr w:rsidR="009C5CA1" w:rsidRPr="009C5CA1" w14:paraId="5BB33A3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C8B7B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3C0BF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4F16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CEE0D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94E78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8237A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9EAC5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46137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65AD3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4</w:t>
            </w:r>
          </w:p>
        </w:tc>
      </w:tr>
      <w:tr w:rsidR="009C5CA1" w:rsidRPr="009C5CA1" w14:paraId="7EE300E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5CE7B3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5A089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09066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7DDC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3133FB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80C4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F0B54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671A5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16B5D3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45</w:t>
            </w:r>
          </w:p>
        </w:tc>
      </w:tr>
      <w:tr w:rsidR="009C5CA1" w:rsidRPr="009C5CA1" w14:paraId="3528876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5A7AC6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8D2A9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A851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E698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32C33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731A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B7A68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BABD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7BE5B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88</w:t>
            </w:r>
          </w:p>
        </w:tc>
      </w:tr>
      <w:tr w:rsidR="009C5CA1" w:rsidRPr="009C5CA1" w14:paraId="7561C17E"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E05AA7"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02B4C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DCFBC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B496F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10D4F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C6703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CB536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4A9E0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9C908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29</w:t>
            </w:r>
          </w:p>
        </w:tc>
      </w:tr>
    </w:tbl>
    <w:p w14:paraId="7338DFE2" w14:textId="77777777" w:rsidR="008D59DA" w:rsidRDefault="008D59DA" w:rsidP="00DF3173">
      <w:pPr>
        <w:spacing w:before="120" w:after="120" w:line="276" w:lineRule="auto"/>
        <w:jc w:val="both"/>
        <w:rPr>
          <w:rFonts w:ascii="Times New Roman" w:eastAsia="Times New Roman" w:hAnsi="Times New Roman" w:cs="Times New Roman"/>
          <w:b/>
          <w:bCs/>
          <w:color w:val="000000"/>
          <w:kern w:val="0"/>
          <w14:ligatures w14:val="none"/>
        </w:rPr>
        <w:sectPr w:rsidR="008D59DA" w:rsidSect="003D4B6B">
          <w:type w:val="continuous"/>
          <w:pgSz w:w="12240" w:h="15840"/>
          <w:pgMar w:top="1440" w:right="1440" w:bottom="1440" w:left="1440" w:header="720" w:footer="720" w:gutter="0"/>
          <w:cols w:space="720"/>
          <w:docGrid w:linePitch="360"/>
        </w:sectPr>
      </w:pPr>
    </w:p>
    <w:p w14:paraId="12AEDA37" w14:textId="601CC480" w:rsidR="0086153E" w:rsidRPr="00CC2E1D" w:rsidRDefault="00E55C61" w:rsidP="00DF3173">
      <w:pPr>
        <w:spacing w:before="120" w:after="120" w:line="276"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 xml:space="preserve">erformance of modified </w:t>
      </w:r>
      <w:proofErr w:type="spellStart"/>
      <w:r w:rsidR="000E60E6" w:rsidRPr="00CC2E1D">
        <w:rPr>
          <w:rFonts w:ascii="Times New Roman" w:eastAsia="Times New Roman" w:hAnsi="Times New Roman" w:cs="Times New Roman"/>
          <w:b/>
          <w:bCs/>
          <w:color w:val="000000"/>
          <w:kern w:val="0"/>
          <w14:ligatures w14:val="none"/>
        </w:rPr>
        <w:t>ResNets</w:t>
      </w:r>
      <w:proofErr w:type="spellEnd"/>
    </w:p>
    <w:p w14:paraId="67C2BFFA" w14:textId="263C2677" w:rsidR="00F147E0" w:rsidRDefault="00EE041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 or introducing multiple branches of these blocks.</w:t>
      </w:r>
    </w:p>
    <w:p w14:paraId="40EE704A" w14:textId="16F2EF8A" w:rsidR="00B30728" w:rsidRDefault="00C4488C"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is part of the evaluation, we employed</w:t>
      </w:r>
      <w:r w:rsidR="006F5177">
        <w:rPr>
          <w:rFonts w:ascii="Times New Roman" w:eastAsia="Times New Roman" w:hAnsi="Times New Roman" w:cs="Times New Roman"/>
          <w:color w:val="000000"/>
          <w:kern w:val="0"/>
          <w:sz w:val="20"/>
          <w:szCs w:val="20"/>
          <w14:ligatures w14:val="none"/>
        </w:rPr>
        <w:t xml:space="preserve"> 5-fold cross-validation instead of </w:t>
      </w:r>
      <w:r w:rsidR="00544AF9">
        <w:rPr>
          <w:rFonts w:ascii="Times New Roman" w:eastAsia="Times New Roman" w:hAnsi="Times New Roman" w:cs="Times New Roman"/>
          <w:color w:val="000000"/>
          <w:kern w:val="0"/>
          <w:sz w:val="20"/>
          <w:szCs w:val="20"/>
          <w14:ligatures w14:val="none"/>
        </w:rPr>
        <w:t xml:space="preserve">a </w:t>
      </w:r>
      <w:r>
        <w:rPr>
          <w:rFonts w:ascii="Times New Roman" w:eastAsia="Times New Roman" w:hAnsi="Times New Roman" w:cs="Times New Roman"/>
          <w:color w:val="000000"/>
          <w:kern w:val="0"/>
          <w:sz w:val="20"/>
          <w:szCs w:val="20"/>
          <w14:ligatures w14:val="none"/>
        </w:rPr>
        <w:t>conventional</w:t>
      </w:r>
      <w:r w:rsidR="00544AF9">
        <w:rPr>
          <w:rFonts w:ascii="Times New Roman" w:eastAsia="Times New Roman" w:hAnsi="Times New Roman" w:cs="Times New Roman"/>
          <w:color w:val="000000"/>
          <w:kern w:val="0"/>
          <w:sz w:val="20"/>
          <w:szCs w:val="20"/>
          <w14:ligatures w14:val="none"/>
        </w:rPr>
        <w:t xml:space="preserve"> test-</w:t>
      </w:r>
      <w:r w:rsidR="00544AF9">
        <w:rPr>
          <w:rFonts w:ascii="Times New Roman" w:eastAsia="Times New Roman" w:hAnsi="Times New Roman" w:cs="Times New Roman"/>
          <w:color w:val="000000"/>
          <w:kern w:val="0"/>
          <w:sz w:val="20"/>
          <w:szCs w:val="20"/>
          <w14:ligatures w14:val="none"/>
        </w:rPr>
        <w:t>validation split.</w:t>
      </w:r>
      <w:r w:rsidR="00CC0CAD">
        <w:rPr>
          <w:rFonts w:ascii="Times New Roman" w:eastAsia="Times New Roman" w:hAnsi="Times New Roman" w:cs="Times New Roman"/>
          <w:color w:val="000000"/>
          <w:kern w:val="0"/>
          <w:sz w:val="20"/>
          <w:szCs w:val="20"/>
          <w14:ligatures w14:val="none"/>
        </w:rPr>
        <w:t xml:space="preserve"> </w:t>
      </w:r>
      <w:r w:rsidR="00CC0CAD" w:rsidRPr="00CC0CAD">
        <w:rPr>
          <w:rFonts w:ascii="Times New Roman" w:eastAsia="Times New Roman" w:hAnsi="Times New Roman" w:cs="Times New Roman"/>
          <w:color w:val="000000"/>
          <w:kern w:val="0"/>
          <w:sz w:val="20"/>
          <w:szCs w:val="20"/>
          <w14:ligatures w14:val="none"/>
        </w:rPr>
        <w:t xml:space="preserve">This approach splits the data into five subsets and iteratively trains and validates the model using different combinations of these subsets, </w:t>
      </w:r>
      <w:r w:rsidR="00B30728" w:rsidRPr="00B30728">
        <w:rPr>
          <w:rFonts w:ascii="Times New Roman" w:eastAsia="Times New Roman" w:hAnsi="Times New Roman" w:cs="Times New Roman"/>
          <w:color w:val="000000"/>
          <w:kern w:val="0"/>
          <w:sz w:val="20"/>
          <w:szCs w:val="20"/>
          <w14:ligatures w14:val="none"/>
        </w:rPr>
        <w:t>leading to more reliable results</w:t>
      </w:r>
      <w:r w:rsidR="00B30728">
        <w:rPr>
          <w:rFonts w:ascii="Times New Roman" w:eastAsia="Times New Roman" w:hAnsi="Times New Roman" w:cs="Times New Roman"/>
          <w:color w:val="000000"/>
          <w:kern w:val="0"/>
          <w:sz w:val="20"/>
          <w:szCs w:val="20"/>
          <w14:ligatures w14:val="none"/>
        </w:rPr>
        <w:t>.</w:t>
      </w:r>
    </w:p>
    <w:p w14:paraId="3F402D5C" w14:textId="1CFFA894" w:rsidR="00CD0494" w:rsidRDefault="00CD0494"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p>
    <w:p w14:paraId="7C2F2D76" w14:textId="77777777" w:rsidR="00273B4E" w:rsidRDefault="003513CD" w:rsidP="00273B4E">
      <w:pPr>
        <w:spacing w:before="120" w:after="120" w:line="276" w:lineRule="auto"/>
        <w:ind w:firstLine="360"/>
        <w:jc w:val="both"/>
        <w:rPr>
          <w:rFonts w:ascii="Times New Roman" w:eastAsia="Times New Roman" w:hAnsi="Times New Roman" w:cs="Times New Roman"/>
          <w:b/>
          <w:bCs/>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he </w:t>
      </w:r>
      <w:r w:rsidR="001D6E9D">
        <w:rPr>
          <w:rFonts w:ascii="Times New Roman" w:eastAsia="Times New Roman" w:hAnsi="Times New Roman" w:cs="Times New Roman"/>
          <w:color w:val="000000"/>
          <w:kern w:val="0"/>
          <w:sz w:val="20"/>
          <w:szCs w:val="20"/>
          <w14:ligatures w14:val="none"/>
        </w:rPr>
        <w:t xml:space="preserve">ideas behind the modifications were </w:t>
      </w:r>
      <w:r w:rsidR="00E56088">
        <w:rPr>
          <w:rFonts w:ascii="Times New Roman" w:eastAsia="Times New Roman" w:hAnsi="Times New Roman" w:cs="Times New Roman"/>
          <w:color w:val="000000"/>
          <w:kern w:val="0"/>
          <w:sz w:val="20"/>
          <w:szCs w:val="20"/>
          <w14:ligatures w14:val="none"/>
        </w:rPr>
        <w:t>detailed earlier</w:t>
      </w:r>
      <w:r w:rsidR="00F90BA2">
        <w:rPr>
          <w:rFonts w:ascii="Times New Roman" w:eastAsia="Times New Roman" w:hAnsi="Times New Roman" w:cs="Times New Roman"/>
          <w:color w:val="000000"/>
          <w:kern w:val="0"/>
          <w:sz w:val="20"/>
          <w:szCs w:val="20"/>
          <w14:ligatures w14:val="none"/>
        </w:rPr>
        <w:t xml:space="preserve">. </w:t>
      </w:r>
      <w:r w:rsidR="00E56088">
        <w:rPr>
          <w:rFonts w:ascii="Times New Roman" w:eastAsia="Times New Roman" w:hAnsi="Times New Roman" w:cs="Times New Roman"/>
          <w:color w:val="000000"/>
          <w:kern w:val="0"/>
          <w:sz w:val="20"/>
          <w:szCs w:val="20"/>
          <w14:ligatures w14:val="none"/>
        </w:rPr>
        <w:t xml:space="preserve">Regarding the Residual Blocks, we explored different options with multiple paths employing various filter sizes: (1, 3, 5), (3, 5, 7) and (3, 5). As for </w:t>
      </w:r>
      <w:r w:rsidR="00E56088">
        <w:rPr>
          <w:rFonts w:ascii="Times New Roman" w:eastAsia="Times New Roman" w:hAnsi="Times New Roman" w:cs="Times New Roman"/>
          <w:color w:val="000000"/>
          <w:kern w:val="0"/>
          <w:sz w:val="20"/>
          <w:szCs w:val="20"/>
          <w14:ligatures w14:val="none"/>
        </w:rPr>
        <w:lastRenderedPageBreak/>
        <w:t xml:space="preserve">the multi-head approach, we experimented with two and three heads, </w:t>
      </w:r>
      <w:r w:rsidR="001C7F48">
        <w:rPr>
          <w:rFonts w:ascii="Times New Roman" w:eastAsia="Times New Roman" w:hAnsi="Times New Roman" w:cs="Times New Roman"/>
          <w:color w:val="000000"/>
          <w:kern w:val="0"/>
          <w:sz w:val="20"/>
          <w:szCs w:val="20"/>
          <w14:ligatures w14:val="none"/>
        </w:rPr>
        <w:t>utilizing</w:t>
      </w:r>
      <w:r w:rsidR="00E56088">
        <w:rPr>
          <w:rFonts w:ascii="Times New Roman" w:eastAsia="Times New Roman" w:hAnsi="Times New Roman" w:cs="Times New Roman"/>
          <w:color w:val="000000"/>
          <w:kern w:val="0"/>
          <w:sz w:val="20"/>
          <w:szCs w:val="20"/>
          <w14:ligatures w14:val="none"/>
        </w:rPr>
        <w:t xml:space="preserve"> regular Residual Blocks</w:t>
      </w:r>
      <w:r w:rsidR="001C7F48">
        <w:rPr>
          <w:rFonts w:ascii="Times New Roman" w:eastAsia="Times New Roman" w:hAnsi="Times New Roman" w:cs="Times New Roman"/>
          <w:color w:val="000000"/>
          <w:kern w:val="0"/>
          <w:sz w:val="20"/>
          <w:szCs w:val="20"/>
          <w14:ligatures w14:val="none"/>
        </w:rPr>
        <w:t>.</w:t>
      </w:r>
      <w:r w:rsidR="00E56088">
        <w:rPr>
          <w:rFonts w:ascii="Times New Roman" w:eastAsia="Times New Roman" w:hAnsi="Times New Roman" w:cs="Times New Roman"/>
          <w:color w:val="000000"/>
          <w:kern w:val="0"/>
          <w:sz w:val="20"/>
          <w:szCs w:val="20"/>
          <w14:ligatures w14:val="none"/>
        </w:rPr>
        <w:t xml:space="preserve"> </w:t>
      </w:r>
      <w:r w:rsidR="009B6DC3">
        <w:rPr>
          <w:rFonts w:ascii="Times New Roman" w:eastAsia="Times New Roman" w:hAnsi="Times New Roman" w:cs="Times New Roman"/>
          <w:color w:val="000000"/>
          <w:kern w:val="0"/>
          <w:sz w:val="20"/>
          <w:szCs w:val="20"/>
          <w14:ligatures w14:val="none"/>
        </w:rPr>
        <w:t xml:space="preserve">Additionally, we explored a configuration with two heads, specifically applying the (1, 3, 5) filter sizes, as </w:t>
      </w:r>
      <w:r w:rsidR="009B6DC3">
        <w:rPr>
          <w:rFonts w:ascii="Times New Roman" w:eastAsia="Times New Roman" w:hAnsi="Times New Roman" w:cs="Times New Roman"/>
          <w:color w:val="000000"/>
          <w:kern w:val="0"/>
          <w:sz w:val="20"/>
          <w:szCs w:val="20"/>
          <w14:ligatures w14:val="none"/>
        </w:rPr>
        <w:t>this block type appeared to yield the most promising results.</w:t>
      </w:r>
      <w:r w:rsidR="004053FE">
        <w:rPr>
          <w:rFonts w:ascii="Times New Roman" w:eastAsia="Times New Roman" w:hAnsi="Times New Roman" w:cs="Times New Roman"/>
          <w:b/>
          <w:bCs/>
          <w:color w:val="000000"/>
          <w:kern w:val="0"/>
          <w:sz w:val="20"/>
          <w:szCs w:val="20"/>
          <w14:ligatures w14:val="none"/>
        </w:rPr>
        <w:t xml:space="preserve"> </w:t>
      </w:r>
    </w:p>
    <w:p w14:paraId="07C20A1A" w14:textId="1FC2B87B" w:rsidR="00273B4E" w:rsidRPr="00273B4E" w:rsidRDefault="00273B4E" w:rsidP="00273B4E">
      <w:pPr>
        <w:spacing w:before="120" w:after="120" w:line="276" w:lineRule="auto"/>
        <w:ind w:firstLine="360"/>
        <w:jc w:val="both"/>
        <w:rPr>
          <w:rFonts w:ascii="Times New Roman" w:eastAsia="Times New Roman" w:hAnsi="Times New Roman" w:cs="Times New Roman"/>
          <w:i/>
          <w:iCs/>
          <w:color w:val="000000"/>
          <w:kern w:val="0"/>
          <w:sz w:val="20"/>
          <w:szCs w:val="20"/>
          <w14:ligatures w14:val="none"/>
        </w:rPr>
        <w:sectPr w:rsidR="00273B4E" w:rsidRPr="00273B4E" w:rsidSect="008D59DA">
          <w:type w:val="continuous"/>
          <w:pgSz w:w="12240" w:h="15840"/>
          <w:pgMar w:top="1440" w:right="1440" w:bottom="1440" w:left="1440" w:header="720" w:footer="720" w:gutter="0"/>
          <w:cols w:num="2" w:space="720"/>
          <w:docGrid w:linePitch="360"/>
        </w:sectPr>
      </w:pPr>
      <w:r w:rsidRPr="00273B4E">
        <w:rPr>
          <w:rFonts w:ascii="Times New Roman" w:eastAsia="Times New Roman" w:hAnsi="Times New Roman" w:cs="Times New Roman"/>
          <w:i/>
          <w:iCs/>
          <w:color w:val="000000"/>
          <w:kern w:val="0"/>
          <w:sz w:val="20"/>
          <w:szCs w:val="20"/>
          <w14:ligatures w14:val="none"/>
        </w:rPr>
        <w:t xml:space="preserve">As shown in … </w:t>
      </w:r>
    </w:p>
    <w:p w14:paraId="507FAFCF" w14:textId="77777777" w:rsidR="008D59DA" w:rsidRDefault="008D59DA" w:rsidP="00283355">
      <w:pPr>
        <w:spacing w:before="120" w:after="120" w:line="276" w:lineRule="auto"/>
        <w:ind w:firstLine="360"/>
        <w:jc w:val="both"/>
        <w:rPr>
          <w:rFonts w:ascii="Times New Roman" w:eastAsia="Times New Roman" w:hAnsi="Times New Roman" w:cs="Times New Roman"/>
          <w:b/>
          <w:bCs/>
          <w:color w:val="000000"/>
          <w:kern w:val="0"/>
          <w:sz w:val="20"/>
          <w:szCs w:val="20"/>
          <w14:ligatures w14:val="none"/>
        </w:rPr>
      </w:pPr>
    </w:p>
    <w:p w14:paraId="15043F13" w14:textId="5104C7EC" w:rsidR="003C4FF7" w:rsidRPr="00F210F7" w:rsidRDefault="003C4FF7" w:rsidP="003C4FF7">
      <w:pPr>
        <w:pStyle w:val="Caption"/>
        <w:keepNext/>
        <w:rPr>
          <w:rFonts w:ascii="Times New Roman" w:hAnsi="Times New Roman" w:cs="Times New Roman"/>
          <w:i w:val="0"/>
          <w:iCs w:val="0"/>
          <w:color w:val="auto"/>
        </w:rPr>
      </w:pPr>
      <w:bookmarkStart w:id="24" w:name="_Ref151127342"/>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r w:rsidRPr="00F210F7">
        <w:rPr>
          <w:rFonts w:ascii="Times New Roman" w:hAnsi="Times New Roman" w:cs="Times New Roman"/>
          <w:i w:val="0"/>
          <w:iCs w:val="0"/>
          <w:color w:val="auto"/>
        </w:rPr>
        <w:t xml:space="preserve">. </w:t>
      </w:r>
      <w:proofErr w:type="spellStart"/>
      <w:r w:rsidRPr="00F210F7">
        <w:rPr>
          <w:rFonts w:ascii="Times New Roman" w:hAnsi="Times New Roman" w:cs="Times New Roman"/>
          <w:i w:val="0"/>
          <w:iCs w:val="0"/>
          <w:color w:val="auto"/>
        </w:rPr>
        <w:t>AffectiveROAD</w:t>
      </w:r>
      <w:proofErr w:type="spellEnd"/>
      <w:r w:rsidRPr="00F210F7">
        <w:rPr>
          <w:rFonts w:ascii="Times New Roman" w:hAnsi="Times New Roman" w:cs="Times New Roman"/>
          <w:i w:val="0"/>
          <w:iCs w:val="0"/>
          <w:color w:val="auto"/>
        </w:rPr>
        <w:t xml:space="preserve"> dataset – </w:t>
      </w:r>
      <w:r w:rsidR="00F210F7" w:rsidRPr="00F210F7">
        <w:rPr>
          <w:rFonts w:ascii="Times New Roman" w:hAnsi="Times New Roman" w:cs="Times New Roman"/>
          <w:i w:val="0"/>
          <w:iCs w:val="0"/>
          <w:color w:val="auto"/>
        </w:rPr>
        <w:t xml:space="preserve">achieved results with </w:t>
      </w:r>
      <w:proofErr w:type="spellStart"/>
      <w:r w:rsidR="00F210F7" w:rsidRPr="00F210F7">
        <w:rPr>
          <w:rFonts w:ascii="Times New Roman" w:hAnsi="Times New Roman" w:cs="Times New Roman"/>
          <w:i w:val="0"/>
          <w:iCs w:val="0"/>
          <w:color w:val="auto"/>
        </w:rPr>
        <w:t>ResNet</w:t>
      </w:r>
      <w:proofErr w:type="spellEnd"/>
      <w:r w:rsidR="00F210F7" w:rsidRPr="00F210F7">
        <w:rPr>
          <w:rFonts w:ascii="Times New Roman" w:hAnsi="Times New Roman" w:cs="Times New Roman"/>
          <w:i w:val="0"/>
          <w:iCs w:val="0"/>
          <w:color w:val="auto"/>
        </w:rPr>
        <w:t xml:space="preserve"> </w:t>
      </w:r>
      <w:proofErr w:type="gramStart"/>
      <w:r w:rsidR="00F210F7" w:rsidRPr="00F210F7">
        <w:rPr>
          <w:rFonts w:ascii="Times New Roman" w:hAnsi="Times New Roman" w:cs="Times New Roman"/>
          <w:i w:val="0"/>
          <w:iCs w:val="0"/>
          <w:color w:val="auto"/>
        </w:rPr>
        <w:t>variations</w:t>
      </w:r>
      <w:bookmarkEnd w:id="24"/>
      <w:proofErr w:type="gramEnd"/>
    </w:p>
    <w:tbl>
      <w:tblPr>
        <w:tblW w:w="0" w:type="auto"/>
        <w:jc w:val="center"/>
        <w:tblCellMar>
          <w:left w:w="0" w:type="dxa"/>
          <w:right w:w="0" w:type="dxa"/>
        </w:tblCellMar>
        <w:tblLook w:val="04A0" w:firstRow="1" w:lastRow="0" w:firstColumn="1" w:lastColumn="0" w:noHBand="0" w:noVBand="1"/>
      </w:tblPr>
      <w:tblGrid>
        <w:gridCol w:w="1757"/>
        <w:gridCol w:w="540"/>
        <w:gridCol w:w="540"/>
        <w:gridCol w:w="540"/>
        <w:gridCol w:w="540"/>
        <w:gridCol w:w="540"/>
        <w:gridCol w:w="540"/>
        <w:gridCol w:w="540"/>
        <w:gridCol w:w="540"/>
      </w:tblGrid>
      <w:tr w:rsidR="00A1768A" w:rsidRPr="00A1768A" w14:paraId="5E978340"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CCCCD3A" w14:textId="77777777" w:rsidR="00A1768A" w:rsidRPr="00A1768A" w:rsidRDefault="00A1768A" w:rsidP="00A1768A">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1768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E9FED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E15C1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7.5% overlap</w:t>
            </w:r>
          </w:p>
        </w:tc>
      </w:tr>
      <w:tr w:rsidR="00A1768A" w:rsidRPr="00A1768A" w14:paraId="0C7E7732"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7593095C" w14:textId="77777777" w:rsidR="00A1768A" w:rsidRPr="00A1768A" w:rsidRDefault="00A1768A" w:rsidP="00A1768A">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DB09D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214EA2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678F5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AF3E1A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242EE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C2894C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BE0AB5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51973D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r>
      <w:tr w:rsidR="00A1768A" w:rsidRPr="00A1768A" w14:paraId="33BEF7CE"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AAF7C7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Basic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94625F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2B349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B8C959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537F7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D1E3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8E049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530D6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367F5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1</w:t>
            </w:r>
          </w:p>
        </w:tc>
      </w:tr>
      <w:tr w:rsidR="00A1768A" w:rsidRPr="00A1768A" w14:paraId="5E1E9651"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035683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1-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EBB94E"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2.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30CF6E"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2.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92B6F4"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1.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B81A28F"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2.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45FB5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8766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73049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82FC8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24</w:t>
            </w:r>
          </w:p>
        </w:tc>
      </w:tr>
      <w:tr w:rsidR="00A1768A" w:rsidRPr="00A1768A" w14:paraId="179E4D7B"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679820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5-7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7D65B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B4C36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B9F62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3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26049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8A484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03B39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0CB17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0122B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45</w:t>
            </w:r>
          </w:p>
        </w:tc>
      </w:tr>
      <w:tr w:rsidR="00A1768A" w:rsidRPr="00A1768A" w14:paraId="55C51FD1"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F0F309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C7E09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8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FF71C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BD657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EA759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AD5F1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25FBA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33162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E56E4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36</w:t>
            </w:r>
          </w:p>
        </w:tc>
      </w:tr>
      <w:tr w:rsidR="00A1768A" w:rsidRPr="00A1768A" w14:paraId="2582790C"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662765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2-head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6279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E7FFB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4A29E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936910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7B5E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B952E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D48E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0D34EC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67</w:t>
            </w:r>
          </w:p>
        </w:tc>
      </w:tr>
      <w:tr w:rsidR="00A1768A" w:rsidRPr="00A1768A" w14:paraId="53E25BB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96A76C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head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5BC40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7D080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AAD90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55AB2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3D26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FCA91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EFBD1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36A84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77</w:t>
            </w:r>
          </w:p>
        </w:tc>
      </w:tr>
      <w:tr w:rsidR="00A1768A" w:rsidRPr="00A1768A" w14:paraId="6A9A9CCF"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DE691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2-head 1-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74DA3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E3466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1.5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114EA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9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0496D2"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0.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E1ACAE2"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E61CB6"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E85F71"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A2260D"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8.31</w:t>
            </w:r>
          </w:p>
        </w:tc>
      </w:tr>
    </w:tbl>
    <w:p w14:paraId="5345D833" w14:textId="77777777" w:rsidR="00283355" w:rsidRDefault="00283355"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46A2B9F1" w14:textId="18378871" w:rsidR="00F210F7" w:rsidRPr="00F210F7" w:rsidRDefault="00F210F7" w:rsidP="00F210F7">
      <w:pPr>
        <w:pStyle w:val="Caption"/>
        <w:keepNext/>
        <w:rPr>
          <w:rFonts w:ascii="Times New Roman" w:hAnsi="Times New Roman" w:cs="Times New Roman"/>
          <w:color w:val="auto"/>
        </w:rPr>
      </w:pPr>
      <w:bookmarkStart w:id="25" w:name="_Ref151127348"/>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Pr="00F210F7">
        <w:rPr>
          <w:rFonts w:ascii="Times New Roman" w:hAnsi="Times New Roman" w:cs="Times New Roman"/>
          <w:i w:val="0"/>
          <w:iCs w:val="0"/>
          <w:noProof/>
          <w:color w:val="auto"/>
        </w:rPr>
        <w:t>7</w:t>
      </w:r>
      <w:r w:rsidRPr="00F210F7">
        <w:rPr>
          <w:rFonts w:ascii="Times New Roman" w:hAnsi="Times New Roman" w:cs="Times New Roman"/>
          <w:i w:val="0"/>
          <w:iCs w:val="0"/>
          <w:color w:val="auto"/>
        </w:rPr>
        <w:fldChar w:fldCharType="end"/>
      </w:r>
      <w:bookmarkEnd w:id="25"/>
      <w:r w:rsidRPr="00F210F7">
        <w:rPr>
          <w:rFonts w:ascii="Times New Roman" w:hAnsi="Times New Roman" w:cs="Times New Roman"/>
          <w:i w:val="0"/>
          <w:iCs w:val="0"/>
          <w:color w:val="auto"/>
        </w:rPr>
        <w:t>.</w:t>
      </w:r>
      <w:r w:rsidRPr="00F210F7">
        <w:rPr>
          <w:rFonts w:ascii="Times New Roman" w:hAnsi="Times New Roman" w:cs="Times New Roman"/>
          <w:color w:val="auto"/>
        </w:rPr>
        <w:t xml:space="preserve"> </w:t>
      </w:r>
      <w:r w:rsidRPr="00F210F7">
        <w:rPr>
          <w:rFonts w:ascii="Times New Roman" w:hAnsi="Times New Roman" w:cs="Times New Roman"/>
          <w:i w:val="0"/>
          <w:iCs w:val="0"/>
          <w:color w:val="auto"/>
        </w:rPr>
        <w:t xml:space="preserve">WESAD dataset – achieved results with </w:t>
      </w:r>
      <w:proofErr w:type="spellStart"/>
      <w:r w:rsidRPr="00F210F7">
        <w:rPr>
          <w:rFonts w:ascii="Times New Roman" w:hAnsi="Times New Roman" w:cs="Times New Roman"/>
          <w:i w:val="0"/>
          <w:iCs w:val="0"/>
          <w:color w:val="auto"/>
        </w:rPr>
        <w:t>ResNet</w:t>
      </w:r>
      <w:proofErr w:type="spellEnd"/>
      <w:r w:rsidRPr="00F210F7">
        <w:rPr>
          <w:rFonts w:ascii="Times New Roman" w:hAnsi="Times New Roman" w:cs="Times New Roman"/>
          <w:i w:val="0"/>
          <w:iCs w:val="0"/>
          <w:color w:val="auto"/>
        </w:rPr>
        <w:t xml:space="preserve"> </w:t>
      </w:r>
      <w:proofErr w:type="gramStart"/>
      <w:r w:rsidRPr="00F210F7">
        <w:rPr>
          <w:rFonts w:ascii="Times New Roman" w:hAnsi="Times New Roman" w:cs="Times New Roman"/>
          <w:i w:val="0"/>
          <w:iCs w:val="0"/>
          <w:color w:val="auto"/>
        </w:rPr>
        <w:t>variations</w:t>
      </w:r>
      <w:proofErr w:type="gramEnd"/>
    </w:p>
    <w:tbl>
      <w:tblPr>
        <w:tblW w:w="0" w:type="auto"/>
        <w:jc w:val="center"/>
        <w:tblCellMar>
          <w:left w:w="0" w:type="dxa"/>
          <w:right w:w="0" w:type="dxa"/>
        </w:tblCellMar>
        <w:tblLook w:val="04A0" w:firstRow="1" w:lastRow="0" w:firstColumn="1" w:lastColumn="0" w:noHBand="0" w:noVBand="1"/>
      </w:tblPr>
      <w:tblGrid>
        <w:gridCol w:w="1757"/>
        <w:gridCol w:w="540"/>
        <w:gridCol w:w="540"/>
        <w:gridCol w:w="540"/>
        <w:gridCol w:w="540"/>
        <w:gridCol w:w="540"/>
        <w:gridCol w:w="540"/>
        <w:gridCol w:w="540"/>
        <w:gridCol w:w="540"/>
      </w:tblGrid>
      <w:tr w:rsidR="00A1768A" w:rsidRPr="00A1768A" w14:paraId="171FD0A8"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00CFA00" w14:textId="77777777" w:rsidR="00A1768A" w:rsidRPr="00A1768A" w:rsidRDefault="00A1768A" w:rsidP="00A1768A">
            <w:pPr>
              <w:spacing w:after="0" w:line="240" w:lineRule="auto"/>
              <w:jc w:val="center"/>
              <w:rPr>
                <w:rFonts w:ascii="Times New Roman" w:eastAsia="Times New Roman" w:hAnsi="Times New Roman" w:cs="Times New Roman"/>
                <w:b/>
                <w:bCs/>
                <w:kern w:val="0"/>
                <w:sz w:val="20"/>
                <w:szCs w:val="20"/>
                <w14:ligatures w14:val="none"/>
              </w:rPr>
            </w:pPr>
            <w:r w:rsidRPr="00A1768A">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DFD02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1424A0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87.5% overlap</w:t>
            </w:r>
          </w:p>
        </w:tc>
      </w:tr>
      <w:tr w:rsidR="00A1768A" w:rsidRPr="00A1768A" w14:paraId="73306F00"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3A94814B" w14:textId="77777777" w:rsidR="00A1768A" w:rsidRPr="00A1768A" w:rsidRDefault="00A1768A" w:rsidP="00A1768A">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E30DFED"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40B847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E52BA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AC7C95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D848A4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0BA17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308C1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7AF5B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Rec.</w:t>
            </w:r>
          </w:p>
        </w:tc>
      </w:tr>
      <w:tr w:rsidR="00A1768A" w:rsidRPr="00A1768A" w14:paraId="5D888689"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41F3BD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Basic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D46EBFC"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D816B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0EB263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26FD3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ACD78B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79C7B0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9290CD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6DD942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3</w:t>
            </w:r>
          </w:p>
        </w:tc>
      </w:tr>
      <w:tr w:rsidR="00A1768A" w:rsidRPr="00A1768A" w14:paraId="5C6F16C4"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99E19B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1-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4DB3E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AD19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47B50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2F863D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1C40F2"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F46313"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899D9B"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87004A5"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9.45</w:t>
            </w:r>
          </w:p>
        </w:tc>
      </w:tr>
      <w:tr w:rsidR="00A1768A" w:rsidRPr="00A1768A" w14:paraId="616DDD18"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C93B7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5-7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B0B0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E34B0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C362C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BB14E7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1B69A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B1A16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8AF0C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43A06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8</w:t>
            </w:r>
          </w:p>
        </w:tc>
      </w:tr>
      <w:tr w:rsidR="00A1768A" w:rsidRPr="00A1768A" w14:paraId="28D6D6C5"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C7D2C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EE468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2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149D4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E1BC4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FFC3D4"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008A16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624391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6AF1761"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20868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17</w:t>
            </w:r>
          </w:p>
        </w:tc>
      </w:tr>
      <w:tr w:rsidR="00A1768A" w:rsidRPr="00A1768A" w14:paraId="758FBC13"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4FA0D9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2-head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E86BB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7A249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DAF3D9"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CC9A5B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E86906"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1206C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C284F"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8.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C35B3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11</w:t>
            </w:r>
          </w:p>
        </w:tc>
      </w:tr>
      <w:tr w:rsidR="00A1768A" w:rsidRPr="00A1768A" w14:paraId="17B9B004"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2F165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3-head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79081B"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38E15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2A291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5.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781B4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6.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BB08D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4E4990"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68FB05"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72C343"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9</w:t>
            </w:r>
          </w:p>
        </w:tc>
      </w:tr>
      <w:tr w:rsidR="00A1768A" w:rsidRPr="00A1768A" w14:paraId="174BFD26"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A258A7"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 xml:space="preserve">2-head 1-3-5 </w:t>
            </w:r>
            <w:proofErr w:type="spellStart"/>
            <w:r w:rsidRPr="00A1768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2FD848"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3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892549"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684759"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D85F566" w14:textId="77777777" w:rsidR="00A1768A" w:rsidRPr="008D59D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8D59DA">
              <w:rPr>
                <w:rFonts w:ascii="Times New Roman" w:eastAsia="Times New Roman" w:hAnsi="Times New Roman" w:cs="Times New Roman"/>
                <w:kern w:val="0"/>
                <w:sz w:val="20"/>
                <w:szCs w:val="20"/>
                <w14:ligatures w14:val="none"/>
              </w:rPr>
              <w:t>97.3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724429E"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1C64E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5843B8"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2AB41A" w14:textId="77777777" w:rsidR="00A1768A" w:rsidRPr="00A1768A" w:rsidRDefault="00A1768A" w:rsidP="00A1768A">
            <w:pPr>
              <w:spacing w:after="0" w:line="240" w:lineRule="auto"/>
              <w:jc w:val="center"/>
              <w:rPr>
                <w:rFonts w:ascii="Times New Roman" w:eastAsia="Times New Roman" w:hAnsi="Times New Roman" w:cs="Times New Roman"/>
                <w:kern w:val="0"/>
                <w:sz w:val="20"/>
                <w:szCs w:val="20"/>
                <w14:ligatures w14:val="none"/>
              </w:rPr>
            </w:pPr>
            <w:r w:rsidRPr="00A1768A">
              <w:rPr>
                <w:rFonts w:ascii="Times New Roman" w:eastAsia="Times New Roman" w:hAnsi="Times New Roman" w:cs="Times New Roman"/>
                <w:kern w:val="0"/>
                <w:sz w:val="20"/>
                <w:szCs w:val="20"/>
                <w14:ligatures w14:val="none"/>
              </w:rPr>
              <w:t>99.32</w:t>
            </w:r>
          </w:p>
        </w:tc>
      </w:tr>
    </w:tbl>
    <w:p w14:paraId="4FD68F36" w14:textId="77777777" w:rsidR="00A1768A" w:rsidRDefault="00A1768A"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6E2BF3AD" w14:textId="77777777" w:rsidR="00A1768A" w:rsidRDefault="00A1768A" w:rsidP="00DF3173">
      <w:pPr>
        <w:spacing w:before="120" w:after="120" w:line="276" w:lineRule="auto"/>
        <w:jc w:val="both"/>
        <w:rPr>
          <w:rFonts w:ascii="Times New Roman" w:eastAsia="Times New Roman" w:hAnsi="Times New Roman" w:cs="Times New Roman"/>
          <w:b/>
          <w:bCs/>
          <w:color w:val="000000"/>
          <w:kern w:val="0"/>
          <w14:ligatures w14:val="none"/>
        </w:rPr>
        <w:sectPr w:rsidR="00A1768A" w:rsidSect="008D59DA">
          <w:type w:val="continuous"/>
          <w:pgSz w:w="12240" w:h="15840"/>
          <w:pgMar w:top="1440" w:right="1440" w:bottom="1440" w:left="1440" w:header="720" w:footer="720" w:gutter="0"/>
          <w:cols w:space="720"/>
          <w:docGrid w:linePitch="360"/>
        </w:sectPr>
      </w:pPr>
    </w:p>
    <w:p w14:paraId="0B40B510" w14:textId="04C020F9" w:rsidR="00B73C97" w:rsidRPr="00CC2E1D" w:rsidRDefault="00B73C97" w:rsidP="00DF3173">
      <w:pPr>
        <w:spacing w:before="120" w:after="120" w:line="276"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t>Comparative Evaluation</w:t>
      </w:r>
    </w:p>
    <w:p w14:paraId="4C6ED08C" w14:textId="7036FE0F" w:rsidR="00B73C97" w:rsidRDefault="00B73C97"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orks, specifically considering the achieved accuracies. Although various approaches have been utilized for both of </w:t>
      </w:r>
      <w:proofErr w:type="gramStart"/>
      <w:r>
        <w:rPr>
          <w:rFonts w:ascii="Times New Roman" w:eastAsia="Times New Roman" w:hAnsi="Times New Roman" w:cs="Times New Roman"/>
          <w:color w:val="000000"/>
          <w:kern w:val="0"/>
          <w:sz w:val="20"/>
          <w:szCs w:val="20"/>
          <w14:ligatures w14:val="none"/>
        </w:rPr>
        <w:t xml:space="preserve">the </w:t>
      </w:r>
      <w:r w:rsidR="00CB1282">
        <w:rPr>
          <w:rFonts w:ascii="Times New Roman" w:eastAsia="Times New Roman" w:hAnsi="Times New Roman" w:cs="Times New Roman"/>
          <w:color w:val="000000"/>
          <w:kern w:val="0"/>
          <w:sz w:val="20"/>
          <w:szCs w:val="20"/>
          <w14:ligatures w14:val="none"/>
        </w:rPr>
        <w:t xml:space="preserve"> test</w:t>
      </w:r>
      <w:proofErr w:type="gramEnd"/>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w:t>
      </w:r>
      <w:r w:rsidR="00CB1282">
        <w:rPr>
          <w:rFonts w:ascii="Times New Roman" w:eastAsia="Times New Roman" w:hAnsi="Times New Roman" w:cs="Times New Roman"/>
          <w:color w:val="000000"/>
          <w:kern w:val="0"/>
          <w:sz w:val="20"/>
          <w:szCs w:val="20"/>
          <w14:ligatures w14:val="none"/>
        </w:rPr>
        <w:t xml:space="preserve"> [</w:t>
      </w:r>
      <w:r w:rsidR="00F77BA5">
        <w:rPr>
          <w:rFonts w:ascii="Times New Roman" w:eastAsia="Times New Roman" w:hAnsi="Times New Roman" w:cs="Times New Roman"/>
          <w:color w:val="FF0000"/>
          <w:kern w:val="0"/>
          <w:sz w:val="20"/>
          <w:szCs w:val="20"/>
          <w14:ligatures w14:val="none"/>
        </w:rPr>
        <w:t>REF</w:t>
      </w:r>
      <w:r w:rsidR="00CB1282">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our primary focus was on the ones utilizing Deep Neural Networks or exclusively relying on the BVP signal.</w:t>
      </w:r>
    </w:p>
    <w:p w14:paraId="230941F1" w14:textId="2682D7DE"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Starting with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 the Deep Learning architecture employed in </w:t>
      </w:r>
      <w:r>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4]","plainCitation":"[14]","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4]</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w:t>
      </w:r>
      <w:proofErr w:type="spellStart"/>
      <w:r>
        <w:rPr>
          <w:rFonts w:ascii="Times New Roman" w:eastAsia="Times New Roman" w:hAnsi="Times New Roman" w:cs="Times New Roman"/>
          <w:color w:val="000000"/>
          <w:kern w:val="0"/>
          <w:sz w:val="20"/>
          <w:szCs w:val="20"/>
          <w14:ligatures w14:val="none"/>
        </w:rPr>
        <w:t>BioHarness</w:t>
      </w:r>
      <w:proofErr w:type="spellEnd"/>
      <w:r>
        <w:rPr>
          <w:rFonts w:ascii="Times New Roman" w:eastAsia="Times New Roman" w:hAnsi="Times New Roman" w:cs="Times New Roman"/>
          <w:color w:val="000000"/>
          <w:kern w:val="0"/>
          <w:sz w:val="20"/>
          <w:szCs w:val="20"/>
          <w14:ligatures w14:val="none"/>
        </w:rPr>
        <w:t xml:space="preserve"> data was used.</w:t>
      </w:r>
    </w:p>
    <w:p w14:paraId="35337E83" w14:textId="6E6139C7"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lastRenderedPageBreak/>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5]","plainCitation":"[15]","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5]</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4575F850"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16]","plainCitation":"[16]","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6]</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drives were grouped into different profiles based on the driver’s physiological responses. Drive descriptors were created by calculating the mean of the features for all instances labeled as H. For clustering into different profiles, normalized spectral clustering was used. The signals from which the features were extracted were EDA and HR. </w:t>
      </w:r>
    </w:p>
    <w:p w14:paraId="2C83AB4F" w14:textId="44DEAE02" w:rsidR="007B639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7]","plainCitation":"[17]","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7]</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8]","plainCitation":"[18]","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8]</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70B6E841" w:rsidR="00B73C97" w:rsidRDefault="00176C0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19]","plainCitation":"[19]","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9]</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1C650298" w:rsidR="006301B7" w:rsidRDefault="00124181"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20]","plainCitation":"[20]","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20]</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38CB0199" w:rsidR="00DD22CB" w:rsidRDefault="00D22B6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21]","plainCitation":"[21]","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21]</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w:t>
      </w:r>
      <w:r w:rsidR="007C0F10">
        <w:rPr>
          <w:rFonts w:ascii="Times New Roman" w:eastAsia="Times New Roman" w:hAnsi="Times New Roman" w:cs="Times New Roman"/>
          <w:color w:val="000000"/>
          <w:kern w:val="0"/>
          <w:sz w:val="20"/>
          <w:szCs w:val="20"/>
          <w14:ligatures w14:val="none"/>
        </w:rPr>
        <w:t xml:space="preserve">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019F88EC" w14:textId="212CFD76" w:rsidR="006D5C2B" w:rsidRPr="00917763" w:rsidRDefault="006D5C2B" w:rsidP="007C739F">
      <w:pPr>
        <w:spacing w:before="120" w:after="120" w:line="276" w:lineRule="auto"/>
        <w:ind w:firstLine="360"/>
        <w:jc w:val="both"/>
        <w:rPr>
          <w:rFonts w:ascii="Times New Roman" w:hAnsi="Times New Roman" w:cs="Times New Roman"/>
          <w:sz w:val="20"/>
          <w:szCs w:val="20"/>
        </w:rPr>
      </w:pPr>
      <w:r w:rsidRPr="00917763">
        <w:rPr>
          <w:rFonts w:ascii="Times New Roman" w:eastAsia="Times New Roman" w:hAnsi="Times New Roman" w:cs="Times New Roman"/>
          <w:color w:val="000000"/>
          <w:kern w:val="0"/>
          <w:sz w:val="20"/>
          <w:szCs w:val="20"/>
          <w14:ligatures w14:val="none"/>
        </w:rPr>
        <w:t>Table</w:t>
      </w:r>
      <w:r w:rsidR="00A61D5B" w:rsidRPr="00917763">
        <w:rPr>
          <w:rFonts w:ascii="Times New Roman" w:eastAsia="Times New Roman" w:hAnsi="Times New Roman" w:cs="Times New Roman"/>
          <w:color w:val="000000"/>
          <w:kern w:val="0"/>
          <w:sz w:val="20"/>
          <w:szCs w:val="20"/>
          <w14:ligatures w14:val="none"/>
        </w:rPr>
        <w:t>s</w:t>
      </w:r>
      <w:r w:rsidR="00653EDA" w:rsidRPr="00653EDA">
        <w:rPr>
          <w:rFonts w:ascii="Times New Roman" w:eastAsia="Times New Roman" w:hAnsi="Times New Roman" w:cs="Times New Roman"/>
          <w:color w:val="000000"/>
          <w:kern w:val="0"/>
          <w:sz w:val="20"/>
          <w:szCs w:val="20"/>
          <w14:ligatures w14:val="none"/>
        </w:rPr>
        <w:t xml:space="preserve"> </w:t>
      </w:r>
      <w:r w:rsidR="00653EDA" w:rsidRPr="00653EDA">
        <w:rPr>
          <w:rFonts w:ascii="Times New Roman" w:eastAsia="Times New Roman" w:hAnsi="Times New Roman" w:cs="Times New Roman"/>
          <w:color w:val="000000"/>
          <w:kern w:val="0"/>
          <w:sz w:val="20"/>
          <w:szCs w:val="20"/>
          <w14:ligatures w14:val="none"/>
        </w:rPr>
        <w:fldChar w:fldCharType="begin"/>
      </w:r>
      <w:r w:rsidR="00653EDA" w:rsidRPr="00653EDA">
        <w:rPr>
          <w:rFonts w:ascii="Times New Roman" w:eastAsia="Times New Roman" w:hAnsi="Times New Roman" w:cs="Times New Roman"/>
          <w:color w:val="000000"/>
          <w:kern w:val="0"/>
          <w:sz w:val="20"/>
          <w:szCs w:val="20"/>
          <w14:ligatures w14:val="none"/>
        </w:rPr>
        <w:instrText xml:space="preserve"> REF _Ref150077737 \h </w:instrText>
      </w:r>
      <w:r w:rsidR="00653EDA">
        <w:rPr>
          <w:rFonts w:ascii="Times New Roman" w:eastAsia="Times New Roman" w:hAnsi="Times New Roman" w:cs="Times New Roman"/>
          <w:color w:val="000000"/>
          <w:kern w:val="0"/>
          <w:sz w:val="20"/>
          <w:szCs w:val="20"/>
          <w14:ligatures w14:val="none"/>
        </w:rPr>
        <w:instrText xml:space="preserve"> \* MERGEFORMAT </w:instrText>
      </w:r>
      <w:r w:rsidR="00653EDA" w:rsidRPr="00653EDA">
        <w:rPr>
          <w:rFonts w:ascii="Times New Roman" w:eastAsia="Times New Roman" w:hAnsi="Times New Roman" w:cs="Times New Roman"/>
          <w:color w:val="000000"/>
          <w:kern w:val="0"/>
          <w:sz w:val="20"/>
          <w:szCs w:val="20"/>
          <w14:ligatures w14:val="none"/>
        </w:rPr>
      </w:r>
      <w:r w:rsidR="00653EDA" w:rsidRPr="00653EDA">
        <w:rPr>
          <w:rFonts w:ascii="Times New Roman" w:eastAsia="Times New Roman" w:hAnsi="Times New Roman" w:cs="Times New Roman"/>
          <w:color w:val="000000"/>
          <w:kern w:val="0"/>
          <w:sz w:val="20"/>
          <w:szCs w:val="20"/>
          <w14:ligatures w14:val="none"/>
        </w:rPr>
        <w:fldChar w:fldCharType="separate"/>
      </w:r>
      <w:r w:rsidR="00653EDA" w:rsidRPr="00653EDA">
        <w:rPr>
          <w:rFonts w:ascii="Times New Roman" w:hAnsi="Times New Roman" w:cs="Times New Roman"/>
          <w:noProof/>
          <w:sz w:val="20"/>
          <w:szCs w:val="20"/>
        </w:rPr>
        <w:t>8</w:t>
      </w:r>
      <w:r w:rsidR="00653EDA" w:rsidRPr="00653EDA">
        <w:rPr>
          <w:rFonts w:ascii="Times New Roman" w:eastAsia="Times New Roman" w:hAnsi="Times New Roman" w:cs="Times New Roman"/>
          <w:color w:val="000000"/>
          <w:kern w:val="0"/>
          <w:sz w:val="20"/>
          <w:szCs w:val="20"/>
          <w14:ligatures w14:val="none"/>
        </w:rPr>
        <w:fldChar w:fldCharType="end"/>
      </w:r>
      <w:r w:rsidR="00653EDA" w:rsidRPr="00653EDA">
        <w:rPr>
          <w:rFonts w:ascii="Times New Roman" w:eastAsia="Times New Roman" w:hAnsi="Times New Roman" w:cs="Times New Roman"/>
          <w:color w:val="000000"/>
          <w:kern w:val="0"/>
          <w:sz w:val="20"/>
          <w:szCs w:val="20"/>
          <w14:ligatures w14:val="none"/>
        </w:rPr>
        <w:fldChar w:fldCharType="begin"/>
      </w:r>
      <w:r w:rsidR="00653EDA" w:rsidRPr="00653EDA">
        <w:rPr>
          <w:rFonts w:ascii="Times New Roman" w:eastAsia="Times New Roman" w:hAnsi="Times New Roman" w:cs="Times New Roman"/>
          <w:color w:val="000000"/>
          <w:kern w:val="0"/>
          <w:sz w:val="20"/>
          <w:szCs w:val="20"/>
          <w14:ligatures w14:val="none"/>
        </w:rPr>
        <w:instrText xml:space="preserve"> REF _Ref151127405 \h </w:instrText>
      </w:r>
      <w:r w:rsidR="00653EDA">
        <w:rPr>
          <w:rFonts w:ascii="Times New Roman" w:eastAsia="Times New Roman" w:hAnsi="Times New Roman" w:cs="Times New Roman"/>
          <w:color w:val="000000"/>
          <w:kern w:val="0"/>
          <w:sz w:val="20"/>
          <w:szCs w:val="20"/>
          <w14:ligatures w14:val="none"/>
        </w:rPr>
        <w:instrText xml:space="preserve"> \* MERGEFORMAT </w:instrText>
      </w:r>
      <w:r w:rsidR="00653EDA" w:rsidRPr="00653EDA">
        <w:rPr>
          <w:rFonts w:ascii="Times New Roman" w:eastAsia="Times New Roman" w:hAnsi="Times New Roman" w:cs="Times New Roman"/>
          <w:color w:val="000000"/>
          <w:kern w:val="0"/>
          <w:sz w:val="20"/>
          <w:szCs w:val="20"/>
          <w14:ligatures w14:val="none"/>
        </w:rPr>
      </w:r>
      <w:r w:rsidR="00653EDA" w:rsidRPr="00653EDA">
        <w:rPr>
          <w:rFonts w:ascii="Times New Roman" w:eastAsia="Times New Roman" w:hAnsi="Times New Roman" w:cs="Times New Roman"/>
          <w:color w:val="000000"/>
          <w:kern w:val="0"/>
          <w:sz w:val="20"/>
          <w:szCs w:val="20"/>
          <w14:ligatures w14:val="none"/>
        </w:rPr>
        <w:fldChar w:fldCharType="separate"/>
      </w:r>
      <w:r w:rsidR="00653EDA" w:rsidRPr="00653EDA">
        <w:rPr>
          <w:rFonts w:ascii="Times New Roman" w:hAnsi="Times New Roman" w:cs="Times New Roman"/>
          <w:sz w:val="20"/>
          <w:szCs w:val="20"/>
        </w:rPr>
        <w:t xml:space="preserve"> and </w:t>
      </w:r>
      <w:r w:rsidR="00653EDA" w:rsidRPr="00653EDA">
        <w:rPr>
          <w:rFonts w:ascii="Times New Roman" w:hAnsi="Times New Roman" w:cs="Times New Roman"/>
          <w:noProof/>
          <w:sz w:val="20"/>
          <w:szCs w:val="20"/>
        </w:rPr>
        <w:t>9</w:t>
      </w:r>
      <w:r w:rsidR="00653EDA" w:rsidRPr="00653EDA">
        <w:rPr>
          <w:rFonts w:ascii="Times New Roman" w:eastAsia="Times New Roman" w:hAnsi="Times New Roman" w:cs="Times New Roman"/>
          <w:color w:val="000000"/>
          <w:kern w:val="0"/>
          <w:sz w:val="20"/>
          <w:szCs w:val="20"/>
          <w14:ligatures w14:val="none"/>
        </w:rPr>
        <w:fldChar w:fldCharType="end"/>
      </w:r>
      <w:r w:rsidR="00653EDA">
        <w:rPr>
          <w:rFonts w:ascii="Times New Roman" w:eastAsia="Times New Roman" w:hAnsi="Times New Roman" w:cs="Times New Roman"/>
          <w:color w:val="000000"/>
          <w:kern w:val="0"/>
          <w:sz w:val="20"/>
          <w:szCs w:val="20"/>
          <w14:ligatures w14:val="none"/>
        </w:rPr>
        <w:t xml:space="preserve"> </w:t>
      </w:r>
      <w:r w:rsidRPr="00917763">
        <w:rPr>
          <w:rFonts w:ascii="Times New Roman" w:eastAsia="Times New Roman" w:hAnsi="Times New Roman" w:cs="Times New Roman"/>
          <w:color w:val="000000"/>
          <w:kern w:val="0"/>
          <w:sz w:val="20"/>
          <w:szCs w:val="20"/>
          <w14:ligatures w14:val="none"/>
        </w:rPr>
        <w:t>provide a summary of the accuracies attained through the previously mentioned methods, alongside our own results.</w:t>
      </w:r>
    </w:p>
    <w:p w14:paraId="29F7DE2D" w14:textId="331632ED"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6"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6"/>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w:t>
      </w:r>
      <w:proofErr w:type="spellStart"/>
      <w:r>
        <w:rPr>
          <w:rFonts w:ascii="Times New Roman" w:hAnsi="Times New Roman" w:cs="Times New Roman"/>
          <w:i w:val="0"/>
          <w:iCs w:val="0"/>
          <w:color w:val="auto"/>
        </w:rPr>
        <w:t>AffectiveROAD</w:t>
      </w:r>
      <w:proofErr w:type="spellEnd"/>
      <w:r>
        <w:rPr>
          <w:rFonts w:ascii="Times New Roman" w:hAnsi="Times New Roman" w:cs="Times New Roman"/>
          <w:i w:val="0"/>
          <w:iCs w:val="0"/>
          <w:color w:val="auto"/>
        </w:rPr>
        <w:t xml:space="preserve"> dataset</w:t>
      </w:r>
    </w:p>
    <w:tbl>
      <w:tblPr>
        <w:tblW w:w="4304" w:type="dxa"/>
        <w:tblCellMar>
          <w:left w:w="0" w:type="dxa"/>
          <w:right w:w="0" w:type="dxa"/>
        </w:tblCellMar>
        <w:tblLook w:val="04A0" w:firstRow="1" w:lastRow="0" w:firstColumn="1" w:lastColumn="0" w:noHBand="0" w:noVBand="1"/>
      </w:tblPr>
      <w:tblGrid>
        <w:gridCol w:w="1736"/>
        <w:gridCol w:w="857"/>
        <w:gridCol w:w="1711"/>
      </w:tblGrid>
      <w:tr w:rsidR="00A61D5B" w:rsidRPr="00A61D5B" w14:paraId="66543AB9"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63B7EEC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5150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4803A9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7BDE6C55"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5DA7D1" w14:textId="08CE6523"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w:t>
            </w:r>
            <w:proofErr w:type="spellStart"/>
            <w:r w:rsidRPr="00A61D5B">
              <w:rPr>
                <w:rFonts w:ascii="Times New Roman" w:eastAsia="Times New Roman" w:hAnsi="Times New Roman" w:cs="Times New Roman"/>
                <w:kern w:val="0"/>
                <w:sz w:val="20"/>
                <w:szCs w:val="20"/>
                <w14:ligatures w14:val="none"/>
              </w:rPr>
              <w:t>rbf</w:t>
            </w:r>
            <w:proofErr w:type="spellEnd"/>
            <w:r w:rsidRPr="00A61D5B">
              <w:rPr>
                <w:rFonts w:ascii="Times New Roman" w:eastAsia="Times New Roman" w:hAnsi="Times New Roman" w:cs="Times New Roman"/>
                <w:kern w:val="0"/>
                <w:sz w:val="20"/>
                <w:szCs w:val="20"/>
                <w14:ligatures w14:val="none"/>
              </w:rPr>
              <w:t xml:space="preserve"> kerne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FBEA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64D4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A61D5B" w:rsidRPr="00A61D5B" w14:paraId="7AD1698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EEF022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BF (L2 regulariza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323CA7"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C4DAC21" w14:textId="77777777" w:rsidR="00A61D5B" w:rsidRPr="00A61D5B" w:rsidRDefault="00A61D5B" w:rsidP="00DF3173">
            <w:pPr>
              <w:spacing w:after="0" w:line="276" w:lineRule="auto"/>
              <w:rPr>
                <w:rFonts w:ascii="Times New Roman" w:eastAsia="Times New Roman" w:hAnsi="Times New Roman" w:cs="Times New Roman"/>
                <w:kern w:val="0"/>
                <w:sz w:val="20"/>
                <w:szCs w:val="20"/>
                <w14:ligatures w14:val="none"/>
              </w:rPr>
            </w:pPr>
          </w:p>
        </w:tc>
      </w:tr>
      <w:tr w:rsidR="00A61D5B" w:rsidRPr="00A61D5B" w14:paraId="75E38CEA"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ECAE7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9227912" w14:textId="77777777" w:rsidR="00A61D5B" w:rsidRPr="00A61D5B" w:rsidRDefault="00A61D5B" w:rsidP="00DF3173">
            <w:pPr>
              <w:spacing w:after="0" w:line="276"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8B87C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5AF502A2"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A1E7B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442BE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54380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All E4 + </w:t>
            </w:r>
            <w:proofErr w:type="spellStart"/>
            <w:r w:rsidRPr="00A61D5B">
              <w:rPr>
                <w:rFonts w:ascii="Times New Roman" w:eastAsia="Times New Roman" w:hAnsi="Times New Roman" w:cs="Times New Roman"/>
                <w:kern w:val="0"/>
                <w:sz w:val="20"/>
                <w:szCs w:val="20"/>
                <w14:ligatures w14:val="none"/>
              </w:rPr>
              <w:t>BioHarness</w:t>
            </w:r>
            <w:proofErr w:type="spellEnd"/>
            <w:r w:rsidRPr="00A61D5B">
              <w:rPr>
                <w:rFonts w:ascii="Times New Roman" w:eastAsia="Times New Roman" w:hAnsi="Times New Roman" w:cs="Times New Roman"/>
                <w:kern w:val="0"/>
                <w:sz w:val="20"/>
                <w:szCs w:val="20"/>
                <w14:ligatures w14:val="none"/>
              </w:rPr>
              <w:t xml:space="preserve"> data</w:t>
            </w:r>
          </w:p>
        </w:tc>
      </w:tr>
      <w:tr w:rsidR="00A61D5B" w:rsidRPr="00A61D5B" w14:paraId="081D7DC3"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72E84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44D2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4ECD0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EDC53F7" w14:textId="77777777" w:rsidR="000D2535" w:rsidRDefault="000D2535" w:rsidP="00DF3173">
      <w:pPr>
        <w:pStyle w:val="Caption"/>
        <w:keepNext/>
        <w:spacing w:after="0" w:line="276" w:lineRule="auto"/>
        <w:rPr>
          <w:rFonts w:ascii="Times New Roman" w:hAnsi="Times New Roman" w:cs="Times New Roman"/>
          <w:i w:val="0"/>
          <w:iCs w:val="0"/>
          <w:color w:val="auto"/>
        </w:rPr>
      </w:pPr>
      <w:bookmarkStart w:id="27" w:name="_Ref150077739"/>
    </w:p>
    <w:p w14:paraId="14B2BCBC" w14:textId="3E2803C5"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8" w:name="_Ref151127405"/>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210F7">
        <w:rPr>
          <w:rFonts w:ascii="Times New Roman" w:hAnsi="Times New Roman" w:cs="Times New Roman"/>
          <w:i w:val="0"/>
          <w:iCs w:val="0"/>
          <w:noProof/>
          <w:color w:val="auto"/>
        </w:rPr>
        <w:t>9</w:t>
      </w:r>
      <w:r w:rsidRPr="00A61D5B">
        <w:rPr>
          <w:rFonts w:ascii="Times New Roman" w:hAnsi="Times New Roman" w:cs="Times New Roman"/>
          <w:i w:val="0"/>
          <w:iCs w:val="0"/>
          <w:color w:val="auto"/>
        </w:rPr>
        <w:fldChar w:fldCharType="end"/>
      </w:r>
      <w:bookmarkEnd w:id="27"/>
      <w:bookmarkEnd w:id="28"/>
      <w:r w:rsidRPr="00A61D5B">
        <w:rPr>
          <w:rFonts w:ascii="Times New Roman" w:hAnsi="Times New Roman" w:cs="Times New Roman"/>
          <w:i w:val="0"/>
          <w:iCs w:val="0"/>
          <w:color w:val="auto"/>
        </w:rPr>
        <w:t>. Comparison of our model with prominent works - WESAD dataset</w:t>
      </w:r>
    </w:p>
    <w:tbl>
      <w:tblPr>
        <w:tblW w:w="4304" w:type="dxa"/>
        <w:tblCellMar>
          <w:left w:w="0" w:type="dxa"/>
          <w:right w:w="0" w:type="dxa"/>
        </w:tblCellMar>
        <w:tblLook w:val="04A0" w:firstRow="1" w:lastRow="0" w:firstColumn="1" w:lastColumn="0" w:noHBand="0" w:noVBand="1"/>
      </w:tblPr>
      <w:tblGrid>
        <w:gridCol w:w="1684"/>
        <w:gridCol w:w="857"/>
        <w:gridCol w:w="1763"/>
      </w:tblGrid>
      <w:tr w:rsidR="00A61D5B" w:rsidRPr="00A61D5B" w14:paraId="22D99E11"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0A11D6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F233F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9C0571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2A4A146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191B91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7547D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45209A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A61D5B" w:rsidRPr="00A61D5B" w14:paraId="4060200F"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FCA19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 with 3 branch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D0A56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654DA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3327019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BAC1F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B08E8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D59A5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748F514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A4C041" w14:textId="77777777"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p w14:paraId="395B24A9" w14:textId="77777777" w:rsidR="00644682" w:rsidRDefault="00644682" w:rsidP="00DF3173">
            <w:pPr>
              <w:spacing w:after="0" w:line="276" w:lineRule="auto"/>
              <w:rPr>
                <w:rFonts w:ascii="Times New Roman" w:eastAsia="Times New Roman" w:hAnsi="Times New Roman" w:cs="Times New Roman"/>
                <w:kern w:val="0"/>
                <w:sz w:val="20"/>
                <w:szCs w:val="20"/>
                <w14:ligatures w14:val="none"/>
              </w:rPr>
            </w:pPr>
          </w:p>
          <w:p w14:paraId="7A73F0EA" w14:textId="1DEFC26C"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8CBB28" w14:textId="62D13DC9"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w:t>
            </w:r>
            <w:r w:rsidR="007C5BEE">
              <w:rPr>
                <w:rFonts w:ascii="Times New Roman" w:eastAsia="Times New Roman" w:hAnsi="Times New Roman" w:cs="Times New Roman"/>
                <w:kern w:val="0"/>
                <w:sz w:val="20"/>
                <w:szCs w:val="20"/>
                <w14:ligatures w14:val="none"/>
              </w:rPr>
              <w:t>3.64</w:t>
            </w:r>
          </w:p>
          <w:p w14:paraId="6B44C2B0" w14:textId="77777777" w:rsidR="00644682" w:rsidRDefault="00644682" w:rsidP="00DF3173">
            <w:pPr>
              <w:spacing w:after="0" w:line="276" w:lineRule="auto"/>
              <w:jc w:val="center"/>
              <w:rPr>
                <w:rFonts w:ascii="Times New Roman" w:eastAsia="Times New Roman" w:hAnsi="Times New Roman" w:cs="Times New Roman"/>
                <w:kern w:val="0"/>
                <w:sz w:val="20"/>
                <w:szCs w:val="20"/>
                <w14:ligatures w14:val="none"/>
              </w:rPr>
            </w:pPr>
          </w:p>
          <w:p w14:paraId="4CEE27A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4528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A61D5B" w:rsidRPr="00A61D5B" w14:paraId="3990418E"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EB0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2E057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36B83"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AB1331D" w14:textId="5C45954C"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DF3173">
      <w:pPr>
        <w:spacing w:after="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69F655FB" w14:textId="77777777"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DF3173">
      <w:pPr>
        <w:spacing w:after="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lastRenderedPageBreak/>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DF3173">
      <w:pPr>
        <w:spacing w:before="240" w:after="240" w:line="276"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22890881" w14:textId="77777777" w:rsidR="00AD4AE0" w:rsidRPr="00AD4AE0" w:rsidRDefault="008C2866" w:rsidP="00DF3173">
      <w:pPr>
        <w:pStyle w:val="Bibliography"/>
        <w:spacing w:line="276" w:lineRule="auto"/>
        <w:rPr>
          <w:rFonts w:ascii="Times New Roman" w:hAnsi="Times New Roman" w:cs="Times New Roman"/>
          <w:sz w:val="20"/>
        </w:rPr>
      </w:pPr>
      <w:r>
        <w:rPr>
          <w:b/>
          <w:bCs/>
          <w:sz w:val="20"/>
          <w:szCs w:val="20"/>
          <w:lang w:val="en"/>
        </w:rPr>
        <w:fldChar w:fldCharType="begin"/>
      </w:r>
      <w:r w:rsidR="00D96D43">
        <w:rPr>
          <w:b/>
          <w:bCs/>
          <w:sz w:val="20"/>
          <w:szCs w:val="20"/>
          <w:lang w:val="en"/>
        </w:rPr>
        <w:instrText xml:space="preserve"> ADDIN ZOTERO_BIBL {"uncited":[],"omitted":[],"custom":[]} CSL_BIBLIOGRAPHY </w:instrText>
      </w:r>
      <w:r>
        <w:rPr>
          <w:b/>
          <w:bCs/>
          <w:sz w:val="20"/>
          <w:szCs w:val="20"/>
          <w:lang w:val="en"/>
        </w:rPr>
        <w:fldChar w:fldCharType="separate"/>
      </w:r>
      <w:r w:rsidR="00AD4AE0" w:rsidRPr="00AD4AE0">
        <w:rPr>
          <w:rFonts w:ascii="Times New Roman" w:hAnsi="Times New Roman" w:cs="Times New Roman"/>
          <w:sz w:val="20"/>
        </w:rPr>
        <w:t>[1]</w:t>
      </w:r>
      <w:r w:rsidR="00AD4AE0" w:rsidRPr="00AD4AE0">
        <w:rPr>
          <w:rFonts w:ascii="Times New Roman" w:hAnsi="Times New Roman" w:cs="Times New Roman"/>
          <w:sz w:val="20"/>
        </w:rPr>
        <w:tab/>
        <w:t xml:space="preserve">J. E. Sinex, “Pulse oximetry: Principles and limitations,” </w:t>
      </w:r>
      <w:r w:rsidR="00AD4AE0" w:rsidRPr="00AD4AE0">
        <w:rPr>
          <w:rFonts w:ascii="Times New Roman" w:hAnsi="Times New Roman" w:cs="Times New Roman"/>
          <w:i/>
          <w:iCs/>
          <w:sz w:val="20"/>
        </w:rPr>
        <w:t>Am. J. Emerg. Med.</w:t>
      </w:r>
      <w:r w:rsidR="00AD4AE0" w:rsidRPr="00AD4AE0">
        <w:rPr>
          <w:rFonts w:ascii="Times New Roman" w:hAnsi="Times New Roman" w:cs="Times New Roman"/>
          <w:sz w:val="20"/>
        </w:rPr>
        <w:t>, vol. 17, no. 1, pp. 59–66, Jan. 1999, doi: 10.1016/S0735-6757(99)90019-0.</w:t>
      </w:r>
    </w:p>
    <w:p w14:paraId="7E17F954"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2]</w:t>
      </w:r>
      <w:r w:rsidRPr="00AD4AE0">
        <w:rPr>
          <w:rFonts w:ascii="Times New Roman" w:hAnsi="Times New Roman" w:cs="Times New Roman"/>
          <w:sz w:val="20"/>
        </w:rPr>
        <w:tab/>
        <w:t xml:space="preserve">M. N. Rastgoo, B. Nakisa, A. Rakotonirainy, V. Chandran, and D. Tjondronegoro, “A Critical Review of Proactive Detection of Driver Stress Levels Based on Multimodal Measurements,” </w:t>
      </w:r>
      <w:r w:rsidRPr="00AD4AE0">
        <w:rPr>
          <w:rFonts w:ascii="Times New Roman" w:hAnsi="Times New Roman" w:cs="Times New Roman"/>
          <w:i/>
          <w:iCs/>
          <w:sz w:val="20"/>
        </w:rPr>
        <w:t>ACM Comput. Surv.</w:t>
      </w:r>
      <w:r w:rsidRPr="00AD4AE0">
        <w:rPr>
          <w:rFonts w:ascii="Times New Roman" w:hAnsi="Times New Roman" w:cs="Times New Roman"/>
          <w:sz w:val="20"/>
        </w:rPr>
        <w:t>, vol. 51, no. 5, pp. 1–35, Sep. 2019, doi: 10.1145/3186585.</w:t>
      </w:r>
    </w:p>
    <w:p w14:paraId="78C4FBC1"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3]</w:t>
      </w:r>
      <w:r w:rsidRPr="00AD4AE0">
        <w:rPr>
          <w:rFonts w:ascii="Times New Roman" w:hAnsi="Times New Roman" w:cs="Times New Roman"/>
          <w:sz w:val="20"/>
        </w:rPr>
        <w:tab/>
        <w:t xml:space="preserve">K. He, X. Zhang, S. Ren, and J. Sun, “Deep Residual Learning for Image Recognition,” in </w:t>
      </w:r>
      <w:r w:rsidRPr="00AD4AE0">
        <w:rPr>
          <w:rFonts w:ascii="Times New Roman" w:hAnsi="Times New Roman" w:cs="Times New Roman"/>
          <w:i/>
          <w:iCs/>
          <w:sz w:val="20"/>
        </w:rPr>
        <w:t>2016 IEEE Conference on Computer Vision and Pattern Recognition (CVPR)</w:t>
      </w:r>
      <w:r w:rsidRPr="00AD4AE0">
        <w:rPr>
          <w:rFonts w:ascii="Times New Roman" w:hAnsi="Times New Roman" w:cs="Times New Roman"/>
          <w:sz w:val="20"/>
        </w:rPr>
        <w:t>, Las Vegas, NV, USA: IEEE, Jun. 2016, pp. 770–778. doi: 10.1109/CVPR.2016.90.</w:t>
      </w:r>
    </w:p>
    <w:p w14:paraId="37FB1F36"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4]</w:t>
      </w:r>
      <w:r w:rsidRPr="00AD4AE0">
        <w:rPr>
          <w:rFonts w:ascii="Times New Roman" w:hAnsi="Times New Roman" w:cs="Times New Roman"/>
          <w:sz w:val="20"/>
        </w:rPr>
        <w:tab/>
        <w:t>F. Bieder, R. Sandkühler, and P. C. Cattin, “Comparison of Methods Generalizing Max- and Average-Pooling,” 2021, doi: 10.48550/ARXIV.2103.01746.</w:t>
      </w:r>
    </w:p>
    <w:p w14:paraId="37E93D73"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5]</w:t>
      </w:r>
      <w:r w:rsidRPr="00AD4AE0">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09E72EA9"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6]</w:t>
      </w:r>
      <w:r w:rsidRPr="00AD4AE0">
        <w:rPr>
          <w:rFonts w:ascii="Times New Roman" w:hAnsi="Times New Roman" w:cs="Times New Roman"/>
          <w:sz w:val="20"/>
        </w:rPr>
        <w:tab/>
        <w:t xml:space="preserve">M. Canizo, I. Triguero, A. Conde, and E. Onieva, “Multi-head CNN–RNN for multi-time series anomaly detection: An industrial case study,” </w:t>
      </w:r>
      <w:r w:rsidRPr="00AD4AE0">
        <w:rPr>
          <w:rFonts w:ascii="Times New Roman" w:hAnsi="Times New Roman" w:cs="Times New Roman"/>
          <w:i/>
          <w:iCs/>
          <w:sz w:val="20"/>
        </w:rPr>
        <w:t>Neurocomputing</w:t>
      </w:r>
      <w:r w:rsidRPr="00AD4AE0">
        <w:rPr>
          <w:rFonts w:ascii="Times New Roman" w:hAnsi="Times New Roman" w:cs="Times New Roman"/>
          <w:sz w:val="20"/>
        </w:rPr>
        <w:t>, vol. 363, pp. 246–260, Oct. 2019, doi: 10.1016/j.neucom.2019.07.034.</w:t>
      </w:r>
    </w:p>
    <w:p w14:paraId="04F5C09F"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7]</w:t>
      </w:r>
      <w:r w:rsidRPr="00AD4AE0">
        <w:rPr>
          <w:rFonts w:ascii="Times New Roman" w:hAnsi="Times New Roman" w:cs="Times New Roman"/>
          <w:sz w:val="20"/>
        </w:rPr>
        <w:tab/>
        <w:t>N. M. Foumani, L. Miller, C. W. Tan, G. I. Webb, G. Forestier, and M. Salehi, “Deep Learning for Time Series Classification and Extrinsic Regression: A Current Survey.” arXiv, Feb. 05, 2023. Accessed: Nov. 05, 2023. [Online]. Available: http://arxiv.org/abs/2302.02515</w:t>
      </w:r>
    </w:p>
    <w:p w14:paraId="62EB4237"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8]</w:t>
      </w:r>
      <w:r w:rsidRPr="00AD4AE0">
        <w:rPr>
          <w:rFonts w:ascii="Times New Roman" w:hAnsi="Times New Roman" w:cs="Times New Roman"/>
          <w:sz w:val="20"/>
        </w:rPr>
        <w:tab/>
        <w:t xml:space="preserve">A. Vaswani </w:t>
      </w:r>
      <w:r w:rsidRPr="00AD4AE0">
        <w:rPr>
          <w:rFonts w:ascii="Times New Roman" w:hAnsi="Times New Roman" w:cs="Times New Roman"/>
          <w:i/>
          <w:iCs/>
          <w:sz w:val="20"/>
        </w:rPr>
        <w:t>et al.</w:t>
      </w:r>
      <w:r w:rsidRPr="00AD4AE0">
        <w:rPr>
          <w:rFonts w:ascii="Times New Roman" w:hAnsi="Times New Roman" w:cs="Times New Roman"/>
          <w:sz w:val="20"/>
        </w:rPr>
        <w:t>, “Attention Is All You Need.” arXiv, Aug. 01, 2023. Accessed: Nov. 05, 2023. [Online]. Available: http://arxiv.org/abs/1706.03762</w:t>
      </w:r>
    </w:p>
    <w:p w14:paraId="7658297E"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9]</w:t>
      </w:r>
      <w:r w:rsidRPr="00AD4AE0">
        <w:rPr>
          <w:rFonts w:ascii="Times New Roman" w:hAnsi="Times New Roman" w:cs="Times New Roman"/>
          <w:sz w:val="20"/>
        </w:rPr>
        <w:tab/>
        <w:t xml:space="preserve">F. Ordóñez and D. Roggen, “Deep Convolutional and LSTM Recurrent Neural </w:t>
      </w:r>
      <w:r w:rsidRPr="00AD4AE0">
        <w:rPr>
          <w:rFonts w:ascii="Times New Roman" w:hAnsi="Times New Roman" w:cs="Times New Roman"/>
          <w:sz w:val="20"/>
        </w:rPr>
        <w:t xml:space="preserve">Networks for Multimodal Wearable Activity Recognition,” </w:t>
      </w:r>
      <w:r w:rsidRPr="00AD4AE0">
        <w:rPr>
          <w:rFonts w:ascii="Times New Roman" w:hAnsi="Times New Roman" w:cs="Times New Roman"/>
          <w:i/>
          <w:iCs/>
          <w:sz w:val="20"/>
        </w:rPr>
        <w:t>Sensors</w:t>
      </w:r>
      <w:r w:rsidRPr="00AD4AE0">
        <w:rPr>
          <w:rFonts w:ascii="Times New Roman" w:hAnsi="Times New Roman" w:cs="Times New Roman"/>
          <w:sz w:val="20"/>
        </w:rPr>
        <w:t>, vol. 16, no. 1, p. 115, Jan. 2016, doi: 10.3390/s16010115.</w:t>
      </w:r>
    </w:p>
    <w:p w14:paraId="2F3CCE18"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0]</w:t>
      </w:r>
      <w:r w:rsidRPr="00AD4AE0">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AD4AE0">
        <w:rPr>
          <w:rFonts w:ascii="Times New Roman" w:hAnsi="Times New Roman" w:cs="Times New Roman"/>
          <w:i/>
          <w:iCs/>
          <w:sz w:val="20"/>
        </w:rPr>
        <w:t>Proceedings of the 20th ACM International Conference on Multimodal Interaction</w:t>
      </w:r>
      <w:r w:rsidRPr="00AD4AE0">
        <w:rPr>
          <w:rFonts w:ascii="Times New Roman" w:hAnsi="Times New Roman" w:cs="Times New Roman"/>
          <w:sz w:val="20"/>
        </w:rPr>
        <w:t>, Boulder CO USA: ACM, Oct. 2018, pp. 400–408. doi: 10.1145/3242969.3242985.</w:t>
      </w:r>
    </w:p>
    <w:p w14:paraId="4ABB4A5B"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1]</w:t>
      </w:r>
      <w:r w:rsidRPr="00AD4AE0">
        <w:rPr>
          <w:rFonts w:ascii="Times New Roman" w:hAnsi="Times New Roman" w:cs="Times New Roman"/>
          <w:sz w:val="20"/>
        </w:rPr>
        <w:tab/>
        <w:t xml:space="preserve">N. E. Haouij, J.-M. Poggi, S. Sevestre-Ghalila, R. Ghozi, and M. Jaïdane, “AffectiveROAD system and database to assess driver’s attention,” in </w:t>
      </w:r>
      <w:r w:rsidRPr="00AD4AE0">
        <w:rPr>
          <w:rFonts w:ascii="Times New Roman" w:hAnsi="Times New Roman" w:cs="Times New Roman"/>
          <w:i/>
          <w:iCs/>
          <w:sz w:val="20"/>
        </w:rPr>
        <w:t>Proceedings of the 33rd Annual ACM Symposium on Applied Computing</w:t>
      </w:r>
      <w:r w:rsidRPr="00AD4AE0">
        <w:rPr>
          <w:rFonts w:ascii="Times New Roman" w:hAnsi="Times New Roman" w:cs="Times New Roman"/>
          <w:sz w:val="20"/>
        </w:rPr>
        <w:t>, Pau France: ACM, Apr. 2018, pp. 800–803. doi: 10.1145/3167132.3167395.</w:t>
      </w:r>
    </w:p>
    <w:p w14:paraId="0E206485"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2]</w:t>
      </w:r>
      <w:r w:rsidRPr="00AD4AE0">
        <w:rPr>
          <w:rFonts w:ascii="Times New Roman" w:hAnsi="Times New Roman" w:cs="Times New Roman"/>
          <w:sz w:val="20"/>
        </w:rPr>
        <w:tab/>
        <w:t xml:space="preserve">C. Bustos, N. Elhaouij, A. Sole-Ribalta, J. Borge-Holthoefer, A. Lapedriza, and R. Picard, “Predicting Driver Self-Reported Stress by Analyzing the Road Scene,” in </w:t>
      </w:r>
      <w:r w:rsidRPr="00AD4AE0">
        <w:rPr>
          <w:rFonts w:ascii="Times New Roman" w:hAnsi="Times New Roman" w:cs="Times New Roman"/>
          <w:i/>
          <w:iCs/>
          <w:sz w:val="20"/>
        </w:rPr>
        <w:t>2021 9th International Conference on Affective Computing and Intelligent Interaction (ACII)</w:t>
      </w:r>
      <w:r w:rsidRPr="00AD4AE0">
        <w:rPr>
          <w:rFonts w:ascii="Times New Roman" w:hAnsi="Times New Roman" w:cs="Times New Roman"/>
          <w:sz w:val="20"/>
        </w:rPr>
        <w:t>, Nara, Japan: IEEE, Sep. 2021, pp. 1–8. doi: 10.1109/ACII52823.2021.9597438.</w:t>
      </w:r>
    </w:p>
    <w:p w14:paraId="0BBD0588"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3]</w:t>
      </w:r>
      <w:r w:rsidRPr="00AD4AE0">
        <w:rPr>
          <w:rFonts w:ascii="Times New Roman" w:hAnsi="Times New Roman" w:cs="Times New Roman"/>
          <w:sz w:val="20"/>
        </w:rPr>
        <w:tab/>
        <w:t xml:space="preserve">L. Alzubaidi </w:t>
      </w:r>
      <w:r w:rsidRPr="00AD4AE0">
        <w:rPr>
          <w:rFonts w:ascii="Times New Roman" w:hAnsi="Times New Roman" w:cs="Times New Roman"/>
          <w:i/>
          <w:iCs/>
          <w:sz w:val="20"/>
        </w:rPr>
        <w:t>et al.</w:t>
      </w:r>
      <w:r w:rsidRPr="00AD4AE0">
        <w:rPr>
          <w:rFonts w:ascii="Times New Roman" w:hAnsi="Times New Roman" w:cs="Times New Roman"/>
          <w:sz w:val="20"/>
        </w:rPr>
        <w:t xml:space="preserve">, “Review of deep learning: concepts, CNN architectures, challenges, applications, future directions,” </w:t>
      </w:r>
      <w:r w:rsidRPr="00AD4AE0">
        <w:rPr>
          <w:rFonts w:ascii="Times New Roman" w:hAnsi="Times New Roman" w:cs="Times New Roman"/>
          <w:i/>
          <w:iCs/>
          <w:sz w:val="20"/>
        </w:rPr>
        <w:t>J. Big Data</w:t>
      </w:r>
      <w:r w:rsidRPr="00AD4AE0">
        <w:rPr>
          <w:rFonts w:ascii="Times New Roman" w:hAnsi="Times New Roman" w:cs="Times New Roman"/>
          <w:sz w:val="20"/>
        </w:rPr>
        <w:t>, vol. 8, no. 1, p. 53, Mar. 2021, doi: 10.1186/s40537-021-00444-8.</w:t>
      </w:r>
    </w:p>
    <w:p w14:paraId="6D89E342"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4]</w:t>
      </w:r>
      <w:r w:rsidRPr="00AD4AE0">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AD4AE0">
        <w:rPr>
          <w:rFonts w:ascii="Times New Roman" w:hAnsi="Times New Roman" w:cs="Times New Roman"/>
          <w:i/>
          <w:iCs/>
          <w:sz w:val="20"/>
        </w:rPr>
        <w:t>Diagnostics</w:t>
      </w:r>
      <w:r w:rsidRPr="00AD4AE0">
        <w:rPr>
          <w:rFonts w:ascii="Times New Roman" w:hAnsi="Times New Roman" w:cs="Times New Roman"/>
          <w:sz w:val="20"/>
        </w:rPr>
        <w:t>, vol. 13, no. 11, p. 1897, May 2023, doi: 10.3390/diagnostics13111897.</w:t>
      </w:r>
    </w:p>
    <w:p w14:paraId="5DE0454C"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5]</w:t>
      </w:r>
      <w:r w:rsidRPr="00AD4AE0">
        <w:rPr>
          <w:rFonts w:ascii="Times New Roman" w:hAnsi="Times New Roman" w:cs="Times New Roman"/>
          <w:sz w:val="20"/>
        </w:rPr>
        <w:tab/>
        <w:t xml:space="preserve">P. Siirtola and J. Röning, “Comparison of Regression and Classification Models for User-Independent and Personal Stress Detection,” </w:t>
      </w:r>
      <w:r w:rsidRPr="00AD4AE0">
        <w:rPr>
          <w:rFonts w:ascii="Times New Roman" w:hAnsi="Times New Roman" w:cs="Times New Roman"/>
          <w:i/>
          <w:iCs/>
          <w:sz w:val="20"/>
        </w:rPr>
        <w:t>Sensors</w:t>
      </w:r>
      <w:r w:rsidRPr="00AD4AE0">
        <w:rPr>
          <w:rFonts w:ascii="Times New Roman" w:hAnsi="Times New Roman" w:cs="Times New Roman"/>
          <w:sz w:val="20"/>
        </w:rPr>
        <w:t>, vol. 20, no. 16, p. 4402, Aug. 2020, doi: 10.3390/s20164402.</w:t>
      </w:r>
    </w:p>
    <w:p w14:paraId="7FCF6B38"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6]</w:t>
      </w:r>
      <w:r w:rsidRPr="00AD4AE0">
        <w:rPr>
          <w:rFonts w:ascii="Times New Roman" w:hAnsi="Times New Roman" w:cs="Times New Roman"/>
          <w:sz w:val="20"/>
        </w:rPr>
        <w:tab/>
        <w:t xml:space="preserve">D. Lopez-Martinez, N. El-Haouij, and R. Picard, “Detection of Real-world Driving-induced Affective State Using Physiological Signals and Multi-view Multi-task Machine Learning.” arXiv, Jul. 19, 2019. Accessed: Oct. 28, 2023. </w:t>
      </w:r>
      <w:r w:rsidRPr="00AD4AE0">
        <w:rPr>
          <w:rFonts w:ascii="Times New Roman" w:hAnsi="Times New Roman" w:cs="Times New Roman"/>
          <w:sz w:val="20"/>
        </w:rPr>
        <w:lastRenderedPageBreak/>
        <w:t>[Online]. Available: http://arxiv.org/abs/1907.09929</w:t>
      </w:r>
    </w:p>
    <w:p w14:paraId="535131CA"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7]</w:t>
      </w:r>
      <w:r w:rsidRPr="00AD4AE0">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AD4AE0">
        <w:rPr>
          <w:rFonts w:ascii="Times New Roman" w:hAnsi="Times New Roman" w:cs="Times New Roman"/>
          <w:i/>
          <w:iCs/>
          <w:sz w:val="20"/>
        </w:rPr>
        <w:t>IEEE Access</w:t>
      </w:r>
      <w:r w:rsidRPr="00AD4AE0">
        <w:rPr>
          <w:rFonts w:ascii="Times New Roman" w:hAnsi="Times New Roman" w:cs="Times New Roman"/>
          <w:sz w:val="20"/>
        </w:rPr>
        <w:t>, vol. 10, pp. 18105–18120, 2022, doi: 10.1109/ACCESS.2022.3149509.</w:t>
      </w:r>
    </w:p>
    <w:p w14:paraId="6CEFE254"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8]</w:t>
      </w:r>
      <w:r w:rsidRPr="00AD4AE0">
        <w:rPr>
          <w:rFonts w:ascii="Times New Roman" w:hAnsi="Times New Roman" w:cs="Times New Roman"/>
          <w:sz w:val="20"/>
        </w:rPr>
        <w:tab/>
        <w:t xml:space="preserve">C. Szegedy </w:t>
      </w:r>
      <w:r w:rsidRPr="00AD4AE0">
        <w:rPr>
          <w:rFonts w:ascii="Times New Roman" w:hAnsi="Times New Roman" w:cs="Times New Roman"/>
          <w:i/>
          <w:iCs/>
          <w:sz w:val="20"/>
        </w:rPr>
        <w:t>et al.</w:t>
      </w:r>
      <w:r w:rsidRPr="00AD4AE0">
        <w:rPr>
          <w:rFonts w:ascii="Times New Roman" w:hAnsi="Times New Roman" w:cs="Times New Roman"/>
          <w:sz w:val="20"/>
        </w:rPr>
        <w:t>, “Going Deeper with Convolutions.” arXiv, Sep. 16, 2014. Accessed: Oct. 26, 2023. [Online]. Available: http://arxiv.org/abs/1409.4842</w:t>
      </w:r>
    </w:p>
    <w:p w14:paraId="49CAA973"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19]</w:t>
      </w:r>
      <w:r w:rsidRPr="00AD4AE0">
        <w:rPr>
          <w:rFonts w:ascii="Times New Roman" w:hAnsi="Times New Roman" w:cs="Times New Roman"/>
          <w:sz w:val="20"/>
        </w:rPr>
        <w:tab/>
        <w:t xml:space="preserve">V.-T. Ninh </w:t>
      </w:r>
      <w:r w:rsidRPr="00AD4AE0">
        <w:rPr>
          <w:rFonts w:ascii="Times New Roman" w:hAnsi="Times New Roman" w:cs="Times New Roman"/>
          <w:i/>
          <w:iCs/>
          <w:sz w:val="20"/>
        </w:rPr>
        <w:t>et al.</w:t>
      </w:r>
      <w:r w:rsidRPr="00AD4AE0">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7ED38135"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20]</w:t>
      </w:r>
      <w:r w:rsidRPr="00AD4AE0">
        <w:rPr>
          <w:rFonts w:ascii="Times New Roman" w:hAnsi="Times New Roman" w:cs="Times New Roman"/>
          <w:sz w:val="20"/>
        </w:rPr>
        <w:tab/>
        <w:t xml:space="preserve">R. Li and Z. Liu, “Stress detection using deep neural networks,” </w:t>
      </w:r>
      <w:r w:rsidRPr="00AD4AE0">
        <w:rPr>
          <w:rFonts w:ascii="Times New Roman" w:hAnsi="Times New Roman" w:cs="Times New Roman"/>
          <w:i/>
          <w:iCs/>
          <w:sz w:val="20"/>
        </w:rPr>
        <w:t>BMC Med. Inform. Decis. Mak.</w:t>
      </w:r>
      <w:r w:rsidRPr="00AD4AE0">
        <w:rPr>
          <w:rFonts w:ascii="Times New Roman" w:hAnsi="Times New Roman" w:cs="Times New Roman"/>
          <w:sz w:val="20"/>
        </w:rPr>
        <w:t>, vol. 20, no. S11, p. 285, Dec. 2020, doi: 10.1186/s12911-020-01299-4.</w:t>
      </w:r>
    </w:p>
    <w:p w14:paraId="1310C5B1" w14:textId="77777777" w:rsidR="00AD4AE0" w:rsidRPr="00AD4AE0" w:rsidRDefault="00AD4AE0" w:rsidP="00DF3173">
      <w:pPr>
        <w:pStyle w:val="Bibliography"/>
        <w:spacing w:line="276" w:lineRule="auto"/>
        <w:rPr>
          <w:rFonts w:ascii="Times New Roman" w:hAnsi="Times New Roman" w:cs="Times New Roman"/>
          <w:sz w:val="20"/>
        </w:rPr>
      </w:pPr>
      <w:r w:rsidRPr="00AD4AE0">
        <w:rPr>
          <w:rFonts w:ascii="Times New Roman" w:hAnsi="Times New Roman" w:cs="Times New Roman"/>
          <w:sz w:val="20"/>
        </w:rPr>
        <w:t>[21]</w:t>
      </w:r>
      <w:r w:rsidRPr="00AD4AE0">
        <w:rPr>
          <w:rFonts w:ascii="Times New Roman" w:hAnsi="Times New Roman" w:cs="Times New Roman"/>
          <w:sz w:val="20"/>
        </w:rPr>
        <w:tab/>
        <w:t xml:space="preserve">P. Siirtola, “Continuous stress detection using the sensors of commercial smartwatch,” in </w:t>
      </w:r>
      <w:r w:rsidRPr="00AD4AE0">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AD4AE0">
        <w:rPr>
          <w:rFonts w:ascii="Times New Roman" w:hAnsi="Times New Roman" w:cs="Times New Roman"/>
          <w:sz w:val="20"/>
        </w:rPr>
        <w:t>, London United Kingdom: ACM, Sep. 2019, pp. 1198–1201. doi: 10.1145/3341162.3344831.</w:t>
      </w:r>
    </w:p>
    <w:p w14:paraId="658B6767" w14:textId="57E7D7F1" w:rsidR="008C2866" w:rsidRDefault="008C2866" w:rsidP="00DF3173">
      <w:pPr>
        <w:spacing w:after="0" w:line="276" w:lineRule="auto"/>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p w14:paraId="14D4A70C" w14:textId="0DE8DBEB" w:rsidR="00A514C9" w:rsidRPr="001B0D4C" w:rsidRDefault="00B94EAD" w:rsidP="00DF3173">
      <w:pPr>
        <w:pStyle w:val="NormalWeb"/>
        <w:spacing w:before="0" w:beforeAutospacing="0" w:after="0" w:afterAutospacing="0" w:line="276" w:lineRule="auto"/>
        <w:jc w:val="both"/>
        <w:rPr>
          <w:i/>
          <w:iCs/>
          <w:color w:val="595959" w:themeColor="text1" w:themeTint="A6"/>
          <w:sz w:val="20"/>
          <w:szCs w:val="20"/>
        </w:rPr>
      </w:pPr>
      <w:r w:rsidRPr="001B0D4C">
        <w:rPr>
          <w:b/>
          <w:bCs/>
          <w:i/>
          <w:iCs/>
          <w:color w:val="595959" w:themeColor="text1" w:themeTint="A6"/>
          <w:sz w:val="20"/>
          <w:szCs w:val="20"/>
        </w:rPr>
        <w:t>Extra text:</w:t>
      </w:r>
      <w:r w:rsidRPr="001B0D4C">
        <w:rPr>
          <w:i/>
          <w:iCs/>
          <w:color w:val="595959" w:themeColor="text1" w:themeTint="A6"/>
          <w:sz w:val="20"/>
          <w:szCs w:val="20"/>
        </w:rPr>
        <w:t xml:space="preserve"> Heart rate (HR) is defined as the number of times the heart beats per minute, while heart rate variability (HRV) represents the time intervals between consecutive heartbeats. </w:t>
      </w:r>
    </w:p>
    <w:p w14:paraId="48C9D381" w14:textId="77777777" w:rsidR="00575E9B" w:rsidRPr="001B0D4C" w:rsidRDefault="00575E9B" w:rsidP="00DF3173">
      <w:pPr>
        <w:pStyle w:val="NormalWeb"/>
        <w:spacing w:before="0" w:beforeAutospacing="0" w:after="0" w:afterAutospacing="0" w:line="276" w:lineRule="auto"/>
        <w:jc w:val="both"/>
        <w:rPr>
          <w:i/>
          <w:iCs/>
          <w:color w:val="595959" w:themeColor="text1" w:themeTint="A6"/>
          <w:sz w:val="20"/>
          <w:szCs w:val="20"/>
        </w:rPr>
      </w:pPr>
    </w:p>
    <w:p w14:paraId="2B783D0E" w14:textId="2539D349" w:rsidR="00575E9B" w:rsidRPr="001B0D4C" w:rsidRDefault="00575E9B" w:rsidP="00DF3173">
      <w:pPr>
        <w:pStyle w:val="NormalWeb"/>
        <w:spacing w:before="0" w:beforeAutospacing="0" w:after="0" w:afterAutospacing="0" w:line="276" w:lineRule="auto"/>
        <w:jc w:val="both"/>
        <w:rPr>
          <w:color w:val="595959" w:themeColor="text1" w:themeTint="A6"/>
        </w:rPr>
      </w:pPr>
      <w:r w:rsidRPr="001B0D4C">
        <w:rPr>
          <w:i/>
          <w:iCs/>
          <w:color w:val="595959" w:themeColor="text1" w:themeTint="A6"/>
          <w:sz w:val="20"/>
          <w:szCs w:val="20"/>
        </w:rPr>
        <w:t>We designed and implemented two distinct architectures, one with LSTM layers and the other with Residual Connections, following a similar pattern for input and output layers. </w:t>
      </w:r>
      <w:r w:rsidR="001B0D4C" w:rsidRPr="001B0D4C">
        <w:rPr>
          <w:i/>
          <w:iCs/>
          <w:color w:val="595959" w:themeColor="text1" w:themeTint="A6"/>
          <w:sz w:val="20"/>
          <w:szCs w:val="20"/>
        </w:rPr>
        <w:t>We will consider their respective advantages and limitations.</w:t>
      </w:r>
    </w:p>
    <w:p w14:paraId="2B0A3C2C" w14:textId="77777777" w:rsidR="00D974AA" w:rsidRDefault="00D974AA" w:rsidP="00DF3173">
      <w:pPr>
        <w:pStyle w:val="NormalWeb"/>
        <w:spacing w:before="0" w:beforeAutospacing="0" w:after="0" w:afterAutospacing="0" w:line="276" w:lineRule="auto"/>
        <w:jc w:val="both"/>
      </w:pPr>
    </w:p>
    <w:p w14:paraId="63D0A1F7" w14:textId="77777777" w:rsidR="00AD602E" w:rsidRPr="00F210F7" w:rsidRDefault="00AD602E" w:rsidP="00F210F7">
      <w:pPr>
        <w:spacing w:before="120" w:after="120" w:line="276" w:lineRule="auto"/>
        <w:jc w:val="both"/>
        <w:rPr>
          <w:rFonts w:ascii="Times New Roman" w:eastAsia="Times New Roman" w:hAnsi="Times New Roman" w:cs="Times New Roman"/>
          <w:b/>
          <w:sz w:val="20"/>
          <w:szCs w:val="20"/>
        </w:rPr>
      </w:pPr>
      <w:r w:rsidRPr="00F210F7">
        <w:rPr>
          <w:rFonts w:ascii="Times New Roman" w:eastAsia="Times New Roman" w:hAnsi="Times New Roman" w:cs="Times New Roman"/>
          <w:b/>
          <w:sz w:val="20"/>
          <w:szCs w:val="20"/>
        </w:rPr>
        <w:t>LSTM for PPG time-series data analyses</w:t>
      </w:r>
    </w:p>
    <w:p w14:paraId="68D31809" w14:textId="77777777" w:rsidR="00AD602E" w:rsidRDefault="00AD602E" w:rsidP="00DF3173">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Memory Cells: LSTM includes memory cells that can capture information over extended time steps, mitigating the vanishing gradient </w:t>
      </w:r>
      <w:r w:rsidRPr="00CD311F">
        <w:rPr>
          <w:rFonts w:ascii="Times New Roman" w:eastAsia="Times New Roman" w:hAnsi="Times New Roman" w:cs="Times New Roman"/>
          <w:sz w:val="20"/>
          <w:szCs w:val="20"/>
        </w:rPr>
        <w:t>problem often encountered in traditional RNNs. This enables it to maintain context and effectively model temporal relationships.</w:t>
      </w:r>
    </w:p>
    <w:p w14:paraId="054DFCCC" w14:textId="77777777" w:rsidR="00AD602E" w:rsidRDefault="00AD602E" w:rsidP="00DF3173">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1BE7C453" w14:textId="77777777" w:rsidR="00AD602E" w:rsidRPr="00CD311F" w:rsidRDefault="00AD602E" w:rsidP="00DF3173">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obustness to Noise: LSTMs are inherently robust to noisy data and can filter out irrelevant information, making them well-suited for handling noisy physiological signals that may be present in the driving environment.</w:t>
      </w:r>
      <w:r w:rsidRPr="00CD311F">
        <w:rPr>
          <w:rFonts w:ascii="Times New Roman" w:eastAsia="Times New Roman" w:hAnsi="Times New Roman" w:cs="Times New Roman"/>
          <w:sz w:val="20"/>
          <w:szCs w:val="20"/>
        </w:rPr>
        <w:br/>
      </w:r>
    </w:p>
    <w:p w14:paraId="2563700F" w14:textId="77777777" w:rsidR="00AD602E" w:rsidRDefault="00AD602E" w:rsidP="00DF3173">
      <w:pPr>
        <w:spacing w:after="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LSTM for PPG data analysis:</w:t>
      </w:r>
    </w:p>
    <w:p w14:paraId="72CEA2FF" w14:textId="77777777" w:rsidR="00AD602E" w:rsidRDefault="00AD602E" w:rsidP="00DF3173">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Computational Complexity: LSTM networks can be computationally expensive </w:t>
      </w:r>
      <w:r>
        <w:rPr>
          <w:rFonts w:ascii="Times New Roman" w:eastAsia="Times New Roman" w:hAnsi="Times New Roman" w:cs="Times New Roman"/>
          <w:sz w:val="20"/>
          <w:szCs w:val="20"/>
        </w:rPr>
        <w:t>with</w:t>
      </w:r>
      <w:r w:rsidRPr="00CD311F">
        <w:rPr>
          <w:rFonts w:ascii="Times New Roman" w:eastAsia="Times New Roman" w:hAnsi="Times New Roman" w:cs="Times New Roman"/>
          <w:sz w:val="20"/>
          <w:szCs w:val="20"/>
        </w:rPr>
        <w:t xml:space="preserve"> </w:t>
      </w:r>
      <w:proofErr w:type="gramStart"/>
      <w:r w:rsidRPr="00CD311F">
        <w:rPr>
          <w:rFonts w:ascii="Times New Roman" w:eastAsia="Times New Roman" w:hAnsi="Times New Roman" w:cs="Times New Roman"/>
          <w:sz w:val="20"/>
          <w:szCs w:val="20"/>
        </w:rPr>
        <w:t>a large number of</w:t>
      </w:r>
      <w:proofErr w:type="gramEnd"/>
      <w:r w:rsidRPr="00CD311F">
        <w:rPr>
          <w:rFonts w:ascii="Times New Roman" w:eastAsia="Times New Roman" w:hAnsi="Times New Roman" w:cs="Times New Roman"/>
          <w:sz w:val="20"/>
          <w:szCs w:val="20"/>
        </w:rPr>
        <w:t xml:space="preserve"> parameters, which may require substantial computational resources for training and inference. This complexity may pose challenges in real-time applications or when dealing with large datasets.</w:t>
      </w:r>
    </w:p>
    <w:p w14:paraId="7C500FA3" w14:textId="77777777" w:rsidR="00AD602E" w:rsidRDefault="00AD602E" w:rsidP="00DF3173">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Slower Training: LSTMs and RNNs, in general, process data sequentially, one time step at </w:t>
      </w:r>
      <w:proofErr w:type="gramStart"/>
      <w:r w:rsidRPr="00CD311F">
        <w:rPr>
          <w:rFonts w:ascii="Times New Roman" w:eastAsia="Times New Roman" w:hAnsi="Times New Roman" w:cs="Times New Roman"/>
          <w:sz w:val="20"/>
          <w:szCs w:val="20"/>
        </w:rPr>
        <w:t>time</w:t>
      </w:r>
      <w:proofErr w:type="gramEnd"/>
      <w:r w:rsidRPr="00CD311F">
        <w:rPr>
          <w:rFonts w:ascii="Times New Roman" w:eastAsia="Times New Roman" w:hAnsi="Times New Roman" w:cs="Times New Roman"/>
          <w:sz w:val="20"/>
          <w:szCs w:val="20"/>
        </w:rPr>
        <w:t>. This creates a dependency on the previous time step for each subsequent one.</w:t>
      </w:r>
    </w:p>
    <w:p w14:paraId="2674DBEC" w14:textId="77777777" w:rsidR="00AD602E" w:rsidRPr="00CD311F" w:rsidRDefault="00AD602E" w:rsidP="00DF3173">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isk of Overfitting: LSTMs are prone to overfitting, especially when dealing with small datasets. Careful regularization, validation and hyperparameter tuning are often necessary to mitigate this risk and achieve optimal performance.</w:t>
      </w:r>
    </w:p>
    <w:p w14:paraId="6C25C260" w14:textId="77777777" w:rsidR="00AD602E" w:rsidRDefault="00AD602E" w:rsidP="00DF3173">
      <w:pPr>
        <w:spacing w:after="0" w:line="276" w:lineRule="auto"/>
        <w:ind w:firstLine="360"/>
        <w:jc w:val="both"/>
        <w:rPr>
          <w:rFonts w:ascii="Times New Roman" w:eastAsia="Times New Roman" w:hAnsi="Times New Roman" w:cs="Times New Roman"/>
          <w:sz w:val="20"/>
          <w:szCs w:val="20"/>
        </w:rPr>
      </w:pPr>
    </w:p>
    <w:p w14:paraId="7F9ECE50" w14:textId="77777777" w:rsidR="00AD602E" w:rsidRPr="002B771E" w:rsidRDefault="00AD602E" w:rsidP="004053FE">
      <w:pPr>
        <w:spacing w:before="120" w:after="120" w:line="276" w:lineRule="auto"/>
        <w:jc w:val="both"/>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ResNet</w:t>
      </w:r>
      <w:proofErr w:type="spellEnd"/>
      <w:r>
        <w:rPr>
          <w:rFonts w:ascii="Times New Roman" w:eastAsia="Times New Roman" w:hAnsi="Times New Roman" w:cs="Times New Roman"/>
          <w:b/>
          <w:sz w:val="20"/>
          <w:szCs w:val="20"/>
        </w:rPr>
        <w:t xml:space="preserve"> for PPG time-series data analyses</w:t>
      </w:r>
    </w:p>
    <w:p w14:paraId="0A5DD391" w14:textId="77777777" w:rsidR="00AD602E" w:rsidRDefault="00AD602E" w:rsidP="00DF3173">
      <w:pPr>
        <w:spacing w:after="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vantages of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w:t>
      </w:r>
    </w:p>
    <w:p w14:paraId="4C8A28EF" w14:textId="77777777" w:rsidR="00AD602E" w:rsidRDefault="00AD602E" w:rsidP="00DF3173">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Feature Extraction: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excel at feature extraction, allowing them to automatically learn and represent important hierarchical features within the time series data. This can be highly beneficial when dealing with complex physiological PPG signals as it reduces the need for hand-crafted feature engineering.</w:t>
      </w:r>
    </w:p>
    <w:p w14:paraId="6B5128B2" w14:textId="77777777" w:rsidR="00AD602E" w:rsidRDefault="00AD602E" w:rsidP="00DF3173">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lastRenderedPageBreak/>
        <w:t xml:space="preserve">Residual Connections: The introduction of residual connections in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architectures mitigates the vanishing gradient problem, facilitating </w:t>
      </w:r>
      <w:proofErr w:type="gramStart"/>
      <w:r w:rsidRPr="00CD311F">
        <w:rPr>
          <w:rFonts w:ascii="Times New Roman" w:eastAsia="Times New Roman" w:hAnsi="Times New Roman" w:cs="Times New Roman"/>
          <w:sz w:val="20"/>
          <w:szCs w:val="20"/>
        </w:rPr>
        <w:t>the stable</w:t>
      </w:r>
      <w:proofErr w:type="gramEnd"/>
      <w:r w:rsidRPr="00CD311F">
        <w:rPr>
          <w:rFonts w:ascii="Times New Roman" w:eastAsia="Times New Roman" w:hAnsi="Times New Roman" w:cs="Times New Roman"/>
          <w:sz w:val="20"/>
          <w:szCs w:val="20"/>
        </w:rPr>
        <w:t xml:space="preserve"> and efficient training even in very deep networks. This is advantageous when dealing with intricate patterns in time series PPG data.</w:t>
      </w:r>
    </w:p>
    <w:p w14:paraId="239326A2" w14:textId="77777777" w:rsidR="00AD602E" w:rsidRPr="00CD311F" w:rsidRDefault="00AD602E" w:rsidP="00DF3173">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arallel Processing: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can process multiple temporal resolutions in parallel, which can be advantageous in capturing both short-term and long-term patterns within the same model.</w:t>
      </w:r>
      <w:r w:rsidRPr="00CD311F">
        <w:rPr>
          <w:rFonts w:ascii="Times New Roman" w:eastAsia="Times New Roman" w:hAnsi="Times New Roman" w:cs="Times New Roman"/>
          <w:sz w:val="20"/>
          <w:szCs w:val="20"/>
        </w:rPr>
        <w:br/>
      </w:r>
    </w:p>
    <w:p w14:paraId="5F3DD2F7" w14:textId="77777777" w:rsidR="00AD602E" w:rsidRDefault="00AD602E" w:rsidP="00DF3173">
      <w:pPr>
        <w:spacing w:after="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mitations of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w:t>
      </w:r>
    </w:p>
    <w:p w14:paraId="61D33DD2" w14:textId="77777777" w:rsidR="00AD602E" w:rsidRDefault="00AD602E" w:rsidP="00DF3173">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Limited Sequential Context: While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7FF7974C" w14:textId="7F161DD2" w:rsidR="00AD602E" w:rsidRPr="00CD311F" w:rsidRDefault="00AD602E" w:rsidP="00DF3173">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otentially Larger Model Sizes: Due to their depth,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may have more parameters when compared to LSTMs. This can result in larger model sizes, potentially affecting memory requirements.</w:t>
      </w:r>
    </w:p>
    <w:p w14:paraId="5A2BF7DC" w14:textId="77777777" w:rsidR="00AD602E" w:rsidRPr="00B94EAD" w:rsidRDefault="00AD602E" w:rsidP="00DF3173">
      <w:pPr>
        <w:pStyle w:val="NormalWeb"/>
        <w:spacing w:before="0" w:beforeAutospacing="0" w:after="0" w:afterAutospacing="0" w:line="276" w:lineRule="auto"/>
        <w:jc w:val="both"/>
      </w:pPr>
    </w:p>
    <w:sectPr w:rsidR="00AD602E" w:rsidRPr="00B94EAD" w:rsidSect="008D59DA">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1"/>
  </w:num>
  <w:num w:numId="6" w16cid:durableId="843010217">
    <w:abstractNumId w:val="5"/>
  </w:num>
  <w:num w:numId="7" w16cid:durableId="1082214311">
    <w:abstractNumId w:val="3"/>
  </w:num>
  <w:num w:numId="8" w16cid:durableId="404299769">
    <w:abstractNumId w:val="8"/>
  </w:num>
  <w:num w:numId="9" w16cid:durableId="343674225">
    <w:abstractNumId w:val="10"/>
  </w:num>
  <w:num w:numId="10" w16cid:durableId="1715541905">
    <w:abstractNumId w:val="9"/>
  </w:num>
  <w:num w:numId="11" w16cid:durableId="731856770">
    <w:abstractNumId w:val="2"/>
  </w:num>
  <w:num w:numId="12" w16cid:durableId="786776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2163A"/>
    <w:rsid w:val="00021928"/>
    <w:rsid w:val="00023B49"/>
    <w:rsid w:val="00024450"/>
    <w:rsid w:val="00030678"/>
    <w:rsid w:val="00036131"/>
    <w:rsid w:val="00044AE1"/>
    <w:rsid w:val="00045B50"/>
    <w:rsid w:val="00047332"/>
    <w:rsid w:val="00060598"/>
    <w:rsid w:val="00064E98"/>
    <w:rsid w:val="000674F5"/>
    <w:rsid w:val="00073DA0"/>
    <w:rsid w:val="00082D7A"/>
    <w:rsid w:val="00084BD7"/>
    <w:rsid w:val="00084EA4"/>
    <w:rsid w:val="00095F71"/>
    <w:rsid w:val="00097A25"/>
    <w:rsid w:val="000A153B"/>
    <w:rsid w:val="000B0891"/>
    <w:rsid w:val="000B2CCF"/>
    <w:rsid w:val="000B4C34"/>
    <w:rsid w:val="000C16F5"/>
    <w:rsid w:val="000C1946"/>
    <w:rsid w:val="000C2720"/>
    <w:rsid w:val="000C3D6A"/>
    <w:rsid w:val="000C51F2"/>
    <w:rsid w:val="000D2535"/>
    <w:rsid w:val="000D337E"/>
    <w:rsid w:val="000D3CFF"/>
    <w:rsid w:val="000D556D"/>
    <w:rsid w:val="000D7DB4"/>
    <w:rsid w:val="000E2EA2"/>
    <w:rsid w:val="000E60E6"/>
    <w:rsid w:val="000E636F"/>
    <w:rsid w:val="000F3C2D"/>
    <w:rsid w:val="000F7D2F"/>
    <w:rsid w:val="00104A06"/>
    <w:rsid w:val="0011027B"/>
    <w:rsid w:val="00111507"/>
    <w:rsid w:val="00114981"/>
    <w:rsid w:val="0011735D"/>
    <w:rsid w:val="00124181"/>
    <w:rsid w:val="00126665"/>
    <w:rsid w:val="001310D4"/>
    <w:rsid w:val="00137EC9"/>
    <w:rsid w:val="00146A0D"/>
    <w:rsid w:val="001634F0"/>
    <w:rsid w:val="0016566F"/>
    <w:rsid w:val="001734C5"/>
    <w:rsid w:val="00174FEF"/>
    <w:rsid w:val="00176C00"/>
    <w:rsid w:val="00182813"/>
    <w:rsid w:val="00182AC1"/>
    <w:rsid w:val="00192647"/>
    <w:rsid w:val="00193A74"/>
    <w:rsid w:val="00194613"/>
    <w:rsid w:val="00195020"/>
    <w:rsid w:val="001974E5"/>
    <w:rsid w:val="001A026E"/>
    <w:rsid w:val="001A0451"/>
    <w:rsid w:val="001A1AC3"/>
    <w:rsid w:val="001A1ADE"/>
    <w:rsid w:val="001A2890"/>
    <w:rsid w:val="001A3F93"/>
    <w:rsid w:val="001B0D4C"/>
    <w:rsid w:val="001C4E8C"/>
    <w:rsid w:val="001C7F48"/>
    <w:rsid w:val="001D1F70"/>
    <w:rsid w:val="001D5EAF"/>
    <w:rsid w:val="001D6E9D"/>
    <w:rsid w:val="001D75B7"/>
    <w:rsid w:val="001D7C34"/>
    <w:rsid w:val="001E0DEA"/>
    <w:rsid w:val="001E1500"/>
    <w:rsid w:val="001E4A8B"/>
    <w:rsid w:val="001E53E6"/>
    <w:rsid w:val="001F14FD"/>
    <w:rsid w:val="001F15CE"/>
    <w:rsid w:val="00200676"/>
    <w:rsid w:val="002008DF"/>
    <w:rsid w:val="00201B5D"/>
    <w:rsid w:val="0020486D"/>
    <w:rsid w:val="0020608A"/>
    <w:rsid w:val="0021277B"/>
    <w:rsid w:val="002137AD"/>
    <w:rsid w:val="00213922"/>
    <w:rsid w:val="00213F0C"/>
    <w:rsid w:val="00214358"/>
    <w:rsid w:val="00216492"/>
    <w:rsid w:val="00224D31"/>
    <w:rsid w:val="00226321"/>
    <w:rsid w:val="00250FAE"/>
    <w:rsid w:val="00254E4A"/>
    <w:rsid w:val="002656F7"/>
    <w:rsid w:val="00266073"/>
    <w:rsid w:val="002708A5"/>
    <w:rsid w:val="00273B4E"/>
    <w:rsid w:val="0027483C"/>
    <w:rsid w:val="002755C2"/>
    <w:rsid w:val="00281717"/>
    <w:rsid w:val="00281B77"/>
    <w:rsid w:val="00283355"/>
    <w:rsid w:val="00283EED"/>
    <w:rsid w:val="00292E40"/>
    <w:rsid w:val="00293F68"/>
    <w:rsid w:val="002961C7"/>
    <w:rsid w:val="002A7D37"/>
    <w:rsid w:val="002B771E"/>
    <w:rsid w:val="002C253E"/>
    <w:rsid w:val="002C42D8"/>
    <w:rsid w:val="002D22E0"/>
    <w:rsid w:val="002D60E6"/>
    <w:rsid w:val="002D6B9D"/>
    <w:rsid w:val="002E02A7"/>
    <w:rsid w:val="002E6937"/>
    <w:rsid w:val="002E7AAF"/>
    <w:rsid w:val="002F65DF"/>
    <w:rsid w:val="003041B0"/>
    <w:rsid w:val="00305CFD"/>
    <w:rsid w:val="0031629E"/>
    <w:rsid w:val="0032049B"/>
    <w:rsid w:val="00322895"/>
    <w:rsid w:val="00322A07"/>
    <w:rsid w:val="00322BA1"/>
    <w:rsid w:val="00326987"/>
    <w:rsid w:val="00332D03"/>
    <w:rsid w:val="00336BC7"/>
    <w:rsid w:val="00342D7D"/>
    <w:rsid w:val="003440CE"/>
    <w:rsid w:val="00345B07"/>
    <w:rsid w:val="00346078"/>
    <w:rsid w:val="003471CB"/>
    <w:rsid w:val="003513CD"/>
    <w:rsid w:val="003521CD"/>
    <w:rsid w:val="003554AD"/>
    <w:rsid w:val="003615FC"/>
    <w:rsid w:val="0036176A"/>
    <w:rsid w:val="00363F7F"/>
    <w:rsid w:val="00366645"/>
    <w:rsid w:val="00367DC5"/>
    <w:rsid w:val="00373C0F"/>
    <w:rsid w:val="003751D9"/>
    <w:rsid w:val="003808C5"/>
    <w:rsid w:val="0038410C"/>
    <w:rsid w:val="00385986"/>
    <w:rsid w:val="00385B90"/>
    <w:rsid w:val="00390B95"/>
    <w:rsid w:val="00394050"/>
    <w:rsid w:val="003A0110"/>
    <w:rsid w:val="003A54F8"/>
    <w:rsid w:val="003B219A"/>
    <w:rsid w:val="003B371F"/>
    <w:rsid w:val="003B5784"/>
    <w:rsid w:val="003C4722"/>
    <w:rsid w:val="003C4FF7"/>
    <w:rsid w:val="003C769B"/>
    <w:rsid w:val="003D10C7"/>
    <w:rsid w:val="003D4B6B"/>
    <w:rsid w:val="003D63F6"/>
    <w:rsid w:val="003D64EF"/>
    <w:rsid w:val="003E09CB"/>
    <w:rsid w:val="003E16E6"/>
    <w:rsid w:val="003E2B63"/>
    <w:rsid w:val="003E44DE"/>
    <w:rsid w:val="003E5571"/>
    <w:rsid w:val="003F3C39"/>
    <w:rsid w:val="0040171D"/>
    <w:rsid w:val="004035B1"/>
    <w:rsid w:val="004053FE"/>
    <w:rsid w:val="00405B99"/>
    <w:rsid w:val="00407767"/>
    <w:rsid w:val="00420BAA"/>
    <w:rsid w:val="004342AA"/>
    <w:rsid w:val="004377D1"/>
    <w:rsid w:val="00440959"/>
    <w:rsid w:val="0044552A"/>
    <w:rsid w:val="00446993"/>
    <w:rsid w:val="00446F60"/>
    <w:rsid w:val="00455023"/>
    <w:rsid w:val="00455882"/>
    <w:rsid w:val="004561CE"/>
    <w:rsid w:val="00456910"/>
    <w:rsid w:val="00456E9F"/>
    <w:rsid w:val="00457C03"/>
    <w:rsid w:val="00461323"/>
    <w:rsid w:val="00475D92"/>
    <w:rsid w:val="0048350B"/>
    <w:rsid w:val="0048425B"/>
    <w:rsid w:val="00490941"/>
    <w:rsid w:val="0049280B"/>
    <w:rsid w:val="00492D29"/>
    <w:rsid w:val="00493809"/>
    <w:rsid w:val="00495306"/>
    <w:rsid w:val="00496BFC"/>
    <w:rsid w:val="004A30BD"/>
    <w:rsid w:val="004B0C84"/>
    <w:rsid w:val="004B4E10"/>
    <w:rsid w:val="004B6B45"/>
    <w:rsid w:val="004D335B"/>
    <w:rsid w:val="004D4C0E"/>
    <w:rsid w:val="004E238E"/>
    <w:rsid w:val="004E3C92"/>
    <w:rsid w:val="004F0162"/>
    <w:rsid w:val="00500DD9"/>
    <w:rsid w:val="00501D0E"/>
    <w:rsid w:val="0052378A"/>
    <w:rsid w:val="00524DF0"/>
    <w:rsid w:val="00533987"/>
    <w:rsid w:val="00535A37"/>
    <w:rsid w:val="00544AF9"/>
    <w:rsid w:val="00547FE2"/>
    <w:rsid w:val="00551A44"/>
    <w:rsid w:val="0055260E"/>
    <w:rsid w:val="00557743"/>
    <w:rsid w:val="00565CB7"/>
    <w:rsid w:val="0056789F"/>
    <w:rsid w:val="00575E9B"/>
    <w:rsid w:val="0058118E"/>
    <w:rsid w:val="00582730"/>
    <w:rsid w:val="005925B1"/>
    <w:rsid w:val="005934ED"/>
    <w:rsid w:val="00593F48"/>
    <w:rsid w:val="005A12A7"/>
    <w:rsid w:val="005A1F59"/>
    <w:rsid w:val="005B3202"/>
    <w:rsid w:val="005C0CEA"/>
    <w:rsid w:val="005C4C6B"/>
    <w:rsid w:val="005C52BD"/>
    <w:rsid w:val="005C61F9"/>
    <w:rsid w:val="005D01EE"/>
    <w:rsid w:val="005D6C26"/>
    <w:rsid w:val="005E6C44"/>
    <w:rsid w:val="005E7DA8"/>
    <w:rsid w:val="005F4B14"/>
    <w:rsid w:val="0060064D"/>
    <w:rsid w:val="00604B83"/>
    <w:rsid w:val="00606B43"/>
    <w:rsid w:val="006140E9"/>
    <w:rsid w:val="006301B7"/>
    <w:rsid w:val="00633608"/>
    <w:rsid w:val="006364CA"/>
    <w:rsid w:val="00644682"/>
    <w:rsid w:val="00650E8A"/>
    <w:rsid w:val="00653EDA"/>
    <w:rsid w:val="00655EB2"/>
    <w:rsid w:val="006670D4"/>
    <w:rsid w:val="00670504"/>
    <w:rsid w:val="006719F6"/>
    <w:rsid w:val="0068176C"/>
    <w:rsid w:val="00683317"/>
    <w:rsid w:val="006834A4"/>
    <w:rsid w:val="00685C79"/>
    <w:rsid w:val="00687CA5"/>
    <w:rsid w:val="00696195"/>
    <w:rsid w:val="00696343"/>
    <w:rsid w:val="006976E5"/>
    <w:rsid w:val="006A11FF"/>
    <w:rsid w:val="006A41A3"/>
    <w:rsid w:val="006A7B1D"/>
    <w:rsid w:val="006B6E4D"/>
    <w:rsid w:val="006C1D0E"/>
    <w:rsid w:val="006C280D"/>
    <w:rsid w:val="006C2C32"/>
    <w:rsid w:val="006C60E8"/>
    <w:rsid w:val="006D0588"/>
    <w:rsid w:val="006D207E"/>
    <w:rsid w:val="006D473E"/>
    <w:rsid w:val="006D5C2B"/>
    <w:rsid w:val="006F2E66"/>
    <w:rsid w:val="006F3B20"/>
    <w:rsid w:val="006F4049"/>
    <w:rsid w:val="006F423F"/>
    <w:rsid w:val="006F5177"/>
    <w:rsid w:val="006F62F7"/>
    <w:rsid w:val="006F6454"/>
    <w:rsid w:val="0070638C"/>
    <w:rsid w:val="00710429"/>
    <w:rsid w:val="007149B9"/>
    <w:rsid w:val="00716A28"/>
    <w:rsid w:val="0071703C"/>
    <w:rsid w:val="007346A3"/>
    <w:rsid w:val="00736F0C"/>
    <w:rsid w:val="007403B3"/>
    <w:rsid w:val="0075539A"/>
    <w:rsid w:val="00755F4F"/>
    <w:rsid w:val="00770A58"/>
    <w:rsid w:val="00772896"/>
    <w:rsid w:val="00773582"/>
    <w:rsid w:val="00773FEB"/>
    <w:rsid w:val="007745B1"/>
    <w:rsid w:val="0077462E"/>
    <w:rsid w:val="00774C0F"/>
    <w:rsid w:val="00780141"/>
    <w:rsid w:val="007858A6"/>
    <w:rsid w:val="007A030B"/>
    <w:rsid w:val="007A1473"/>
    <w:rsid w:val="007A2E23"/>
    <w:rsid w:val="007B05F2"/>
    <w:rsid w:val="007B0C57"/>
    <w:rsid w:val="007B120C"/>
    <w:rsid w:val="007B54AF"/>
    <w:rsid w:val="007B639B"/>
    <w:rsid w:val="007C0F10"/>
    <w:rsid w:val="007C2E52"/>
    <w:rsid w:val="007C5BEE"/>
    <w:rsid w:val="007C6E90"/>
    <w:rsid w:val="007C739F"/>
    <w:rsid w:val="007D009B"/>
    <w:rsid w:val="007D5610"/>
    <w:rsid w:val="007E0000"/>
    <w:rsid w:val="007E0772"/>
    <w:rsid w:val="007E07F5"/>
    <w:rsid w:val="007E1CF8"/>
    <w:rsid w:val="007E722D"/>
    <w:rsid w:val="007F03FD"/>
    <w:rsid w:val="008152F1"/>
    <w:rsid w:val="00820BF3"/>
    <w:rsid w:val="008410E5"/>
    <w:rsid w:val="008473AB"/>
    <w:rsid w:val="008501FF"/>
    <w:rsid w:val="0085137C"/>
    <w:rsid w:val="00855807"/>
    <w:rsid w:val="0086082B"/>
    <w:rsid w:val="0086153E"/>
    <w:rsid w:val="00863171"/>
    <w:rsid w:val="008667DE"/>
    <w:rsid w:val="00872E54"/>
    <w:rsid w:val="008746E3"/>
    <w:rsid w:val="008832B5"/>
    <w:rsid w:val="0088532B"/>
    <w:rsid w:val="00885440"/>
    <w:rsid w:val="00886DD9"/>
    <w:rsid w:val="00890398"/>
    <w:rsid w:val="008944DB"/>
    <w:rsid w:val="008962E6"/>
    <w:rsid w:val="008A654D"/>
    <w:rsid w:val="008C004A"/>
    <w:rsid w:val="008C2866"/>
    <w:rsid w:val="008C439C"/>
    <w:rsid w:val="008C50B3"/>
    <w:rsid w:val="008D057A"/>
    <w:rsid w:val="008D154E"/>
    <w:rsid w:val="008D39F5"/>
    <w:rsid w:val="008D4AE2"/>
    <w:rsid w:val="008D59DA"/>
    <w:rsid w:val="008E27CB"/>
    <w:rsid w:val="008E4B3F"/>
    <w:rsid w:val="008F24D6"/>
    <w:rsid w:val="009011FF"/>
    <w:rsid w:val="00904406"/>
    <w:rsid w:val="0090786F"/>
    <w:rsid w:val="00910429"/>
    <w:rsid w:val="00916198"/>
    <w:rsid w:val="00917763"/>
    <w:rsid w:val="00922A84"/>
    <w:rsid w:val="00927B28"/>
    <w:rsid w:val="00934B89"/>
    <w:rsid w:val="009403AE"/>
    <w:rsid w:val="00944158"/>
    <w:rsid w:val="00944D12"/>
    <w:rsid w:val="00953008"/>
    <w:rsid w:val="00955338"/>
    <w:rsid w:val="009614D5"/>
    <w:rsid w:val="009636CD"/>
    <w:rsid w:val="0097089C"/>
    <w:rsid w:val="009712C8"/>
    <w:rsid w:val="00975E2D"/>
    <w:rsid w:val="00983D4E"/>
    <w:rsid w:val="009846C1"/>
    <w:rsid w:val="00985D9A"/>
    <w:rsid w:val="00994D39"/>
    <w:rsid w:val="009A3D1C"/>
    <w:rsid w:val="009A4F68"/>
    <w:rsid w:val="009A79DE"/>
    <w:rsid w:val="009B4D31"/>
    <w:rsid w:val="009B5374"/>
    <w:rsid w:val="009B6DC3"/>
    <w:rsid w:val="009C0818"/>
    <w:rsid w:val="009C1436"/>
    <w:rsid w:val="009C515C"/>
    <w:rsid w:val="009C5CA1"/>
    <w:rsid w:val="009D0864"/>
    <w:rsid w:val="009D37DB"/>
    <w:rsid w:val="009D3B30"/>
    <w:rsid w:val="009D4360"/>
    <w:rsid w:val="009D5F3B"/>
    <w:rsid w:val="009E183E"/>
    <w:rsid w:val="009E22DF"/>
    <w:rsid w:val="009E3264"/>
    <w:rsid w:val="009E3664"/>
    <w:rsid w:val="009F2A42"/>
    <w:rsid w:val="009F37DC"/>
    <w:rsid w:val="009F4BF4"/>
    <w:rsid w:val="009F57A5"/>
    <w:rsid w:val="009F6585"/>
    <w:rsid w:val="00A0057F"/>
    <w:rsid w:val="00A01466"/>
    <w:rsid w:val="00A01FB6"/>
    <w:rsid w:val="00A029E7"/>
    <w:rsid w:val="00A079A1"/>
    <w:rsid w:val="00A11F22"/>
    <w:rsid w:val="00A15131"/>
    <w:rsid w:val="00A1768A"/>
    <w:rsid w:val="00A21C8B"/>
    <w:rsid w:val="00A221CB"/>
    <w:rsid w:val="00A31D79"/>
    <w:rsid w:val="00A31FE0"/>
    <w:rsid w:val="00A359EC"/>
    <w:rsid w:val="00A4366D"/>
    <w:rsid w:val="00A471DF"/>
    <w:rsid w:val="00A50309"/>
    <w:rsid w:val="00A514C9"/>
    <w:rsid w:val="00A51A76"/>
    <w:rsid w:val="00A53364"/>
    <w:rsid w:val="00A57257"/>
    <w:rsid w:val="00A61D5B"/>
    <w:rsid w:val="00A6351B"/>
    <w:rsid w:val="00A65DAF"/>
    <w:rsid w:val="00A7162D"/>
    <w:rsid w:val="00A73D5E"/>
    <w:rsid w:val="00A75A1E"/>
    <w:rsid w:val="00A76685"/>
    <w:rsid w:val="00A811C1"/>
    <w:rsid w:val="00A81580"/>
    <w:rsid w:val="00A81C0C"/>
    <w:rsid w:val="00A84389"/>
    <w:rsid w:val="00A90540"/>
    <w:rsid w:val="00AA54FE"/>
    <w:rsid w:val="00AA7080"/>
    <w:rsid w:val="00AB661A"/>
    <w:rsid w:val="00AB728E"/>
    <w:rsid w:val="00AB773B"/>
    <w:rsid w:val="00AB7B36"/>
    <w:rsid w:val="00AD0649"/>
    <w:rsid w:val="00AD1E0F"/>
    <w:rsid w:val="00AD4AE0"/>
    <w:rsid w:val="00AD602E"/>
    <w:rsid w:val="00AE7A5E"/>
    <w:rsid w:val="00AF1E2E"/>
    <w:rsid w:val="00AF36EC"/>
    <w:rsid w:val="00AF63D6"/>
    <w:rsid w:val="00B037FC"/>
    <w:rsid w:val="00B1276F"/>
    <w:rsid w:val="00B13410"/>
    <w:rsid w:val="00B21496"/>
    <w:rsid w:val="00B30728"/>
    <w:rsid w:val="00B461CA"/>
    <w:rsid w:val="00B57509"/>
    <w:rsid w:val="00B63030"/>
    <w:rsid w:val="00B6522A"/>
    <w:rsid w:val="00B73ACF"/>
    <w:rsid w:val="00B73C97"/>
    <w:rsid w:val="00B741D1"/>
    <w:rsid w:val="00B75667"/>
    <w:rsid w:val="00B7721E"/>
    <w:rsid w:val="00B81479"/>
    <w:rsid w:val="00B82E80"/>
    <w:rsid w:val="00B83634"/>
    <w:rsid w:val="00B90CDA"/>
    <w:rsid w:val="00B910A1"/>
    <w:rsid w:val="00B94EAD"/>
    <w:rsid w:val="00B95178"/>
    <w:rsid w:val="00B957A9"/>
    <w:rsid w:val="00BA05D5"/>
    <w:rsid w:val="00BA6A6C"/>
    <w:rsid w:val="00BB0503"/>
    <w:rsid w:val="00BB2BCB"/>
    <w:rsid w:val="00BB62EB"/>
    <w:rsid w:val="00BD06C4"/>
    <w:rsid w:val="00BD1B15"/>
    <w:rsid w:val="00BD2889"/>
    <w:rsid w:val="00BE33E7"/>
    <w:rsid w:val="00BE7B0A"/>
    <w:rsid w:val="00BE7F64"/>
    <w:rsid w:val="00BF2699"/>
    <w:rsid w:val="00C02345"/>
    <w:rsid w:val="00C03F73"/>
    <w:rsid w:val="00C06ED9"/>
    <w:rsid w:val="00C070C8"/>
    <w:rsid w:val="00C12F68"/>
    <w:rsid w:val="00C15764"/>
    <w:rsid w:val="00C24714"/>
    <w:rsid w:val="00C34EF5"/>
    <w:rsid w:val="00C36E02"/>
    <w:rsid w:val="00C40AF9"/>
    <w:rsid w:val="00C43506"/>
    <w:rsid w:val="00C4488C"/>
    <w:rsid w:val="00C543CE"/>
    <w:rsid w:val="00C6031A"/>
    <w:rsid w:val="00C61A4C"/>
    <w:rsid w:val="00C64DB5"/>
    <w:rsid w:val="00C753EC"/>
    <w:rsid w:val="00C7615D"/>
    <w:rsid w:val="00C774F5"/>
    <w:rsid w:val="00C85DEE"/>
    <w:rsid w:val="00C877BC"/>
    <w:rsid w:val="00C90AF1"/>
    <w:rsid w:val="00CA2AA5"/>
    <w:rsid w:val="00CA4578"/>
    <w:rsid w:val="00CB1282"/>
    <w:rsid w:val="00CB65F5"/>
    <w:rsid w:val="00CC0CAD"/>
    <w:rsid w:val="00CC1A48"/>
    <w:rsid w:val="00CC2E1D"/>
    <w:rsid w:val="00CC3180"/>
    <w:rsid w:val="00CD0494"/>
    <w:rsid w:val="00CD311F"/>
    <w:rsid w:val="00CD5D03"/>
    <w:rsid w:val="00CE3E43"/>
    <w:rsid w:val="00CE3FF7"/>
    <w:rsid w:val="00CE5F2D"/>
    <w:rsid w:val="00D00F3A"/>
    <w:rsid w:val="00D01605"/>
    <w:rsid w:val="00D02711"/>
    <w:rsid w:val="00D0420F"/>
    <w:rsid w:val="00D04F13"/>
    <w:rsid w:val="00D061AA"/>
    <w:rsid w:val="00D0736F"/>
    <w:rsid w:val="00D11137"/>
    <w:rsid w:val="00D120A1"/>
    <w:rsid w:val="00D13B21"/>
    <w:rsid w:val="00D16858"/>
    <w:rsid w:val="00D20045"/>
    <w:rsid w:val="00D22B66"/>
    <w:rsid w:val="00D3014E"/>
    <w:rsid w:val="00D32634"/>
    <w:rsid w:val="00D34BF4"/>
    <w:rsid w:val="00D351F0"/>
    <w:rsid w:val="00D377A8"/>
    <w:rsid w:val="00D451AC"/>
    <w:rsid w:val="00D631CE"/>
    <w:rsid w:val="00D654F4"/>
    <w:rsid w:val="00D72671"/>
    <w:rsid w:val="00D74CFF"/>
    <w:rsid w:val="00D7658E"/>
    <w:rsid w:val="00D83313"/>
    <w:rsid w:val="00D84707"/>
    <w:rsid w:val="00D86D9A"/>
    <w:rsid w:val="00D91144"/>
    <w:rsid w:val="00D96D43"/>
    <w:rsid w:val="00D974AA"/>
    <w:rsid w:val="00DA069A"/>
    <w:rsid w:val="00DB3A8D"/>
    <w:rsid w:val="00DB5C18"/>
    <w:rsid w:val="00DB75FB"/>
    <w:rsid w:val="00DB7C3A"/>
    <w:rsid w:val="00DD18BB"/>
    <w:rsid w:val="00DD22CB"/>
    <w:rsid w:val="00DE3262"/>
    <w:rsid w:val="00DE38C5"/>
    <w:rsid w:val="00DF107F"/>
    <w:rsid w:val="00DF3173"/>
    <w:rsid w:val="00DF3934"/>
    <w:rsid w:val="00E032B6"/>
    <w:rsid w:val="00E1041C"/>
    <w:rsid w:val="00E13BF4"/>
    <w:rsid w:val="00E32FF3"/>
    <w:rsid w:val="00E3497B"/>
    <w:rsid w:val="00E42911"/>
    <w:rsid w:val="00E50477"/>
    <w:rsid w:val="00E54179"/>
    <w:rsid w:val="00E54644"/>
    <w:rsid w:val="00E55983"/>
    <w:rsid w:val="00E55C61"/>
    <w:rsid w:val="00E56088"/>
    <w:rsid w:val="00E57904"/>
    <w:rsid w:val="00E64138"/>
    <w:rsid w:val="00E675DC"/>
    <w:rsid w:val="00E67DC9"/>
    <w:rsid w:val="00E70EDC"/>
    <w:rsid w:val="00E7279B"/>
    <w:rsid w:val="00E753C5"/>
    <w:rsid w:val="00E77EDA"/>
    <w:rsid w:val="00E8133A"/>
    <w:rsid w:val="00EA0530"/>
    <w:rsid w:val="00EA0BB0"/>
    <w:rsid w:val="00EA1E2E"/>
    <w:rsid w:val="00EC62E5"/>
    <w:rsid w:val="00EE041B"/>
    <w:rsid w:val="00EE58C6"/>
    <w:rsid w:val="00EF0B46"/>
    <w:rsid w:val="00EF2F05"/>
    <w:rsid w:val="00EF35B4"/>
    <w:rsid w:val="00EF4039"/>
    <w:rsid w:val="00F06036"/>
    <w:rsid w:val="00F06323"/>
    <w:rsid w:val="00F147E0"/>
    <w:rsid w:val="00F210F7"/>
    <w:rsid w:val="00F24177"/>
    <w:rsid w:val="00F24807"/>
    <w:rsid w:val="00F27623"/>
    <w:rsid w:val="00F276AD"/>
    <w:rsid w:val="00F30765"/>
    <w:rsid w:val="00F307A8"/>
    <w:rsid w:val="00F30D65"/>
    <w:rsid w:val="00F32819"/>
    <w:rsid w:val="00F360C9"/>
    <w:rsid w:val="00F36190"/>
    <w:rsid w:val="00F41D11"/>
    <w:rsid w:val="00F437B2"/>
    <w:rsid w:val="00F51061"/>
    <w:rsid w:val="00F51521"/>
    <w:rsid w:val="00F6530F"/>
    <w:rsid w:val="00F70037"/>
    <w:rsid w:val="00F70FB5"/>
    <w:rsid w:val="00F756D7"/>
    <w:rsid w:val="00F75DB7"/>
    <w:rsid w:val="00F7631F"/>
    <w:rsid w:val="00F765E1"/>
    <w:rsid w:val="00F77BA5"/>
    <w:rsid w:val="00F90BA2"/>
    <w:rsid w:val="00F93F88"/>
    <w:rsid w:val="00FA23FE"/>
    <w:rsid w:val="00FA56D2"/>
    <w:rsid w:val="00FB2432"/>
    <w:rsid w:val="00FB260B"/>
    <w:rsid w:val="00FB6CD6"/>
    <w:rsid w:val="00FB6DBB"/>
    <w:rsid w:val="00FC2B9E"/>
    <w:rsid w:val="00FC41F5"/>
    <w:rsid w:val="00FC621F"/>
    <w:rsid w:val="00FD1DCC"/>
    <w:rsid w:val="00FD3F0E"/>
    <w:rsid w:val="00FD5264"/>
    <w:rsid w:val="00FD55B1"/>
    <w:rsid w:val="00FD6171"/>
    <w:rsid w:val="00FD6C44"/>
    <w:rsid w:val="00FD7E07"/>
    <w:rsid w:val="00FE1B1F"/>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9</TotalTime>
  <Pages>16</Pages>
  <Words>14056</Words>
  <Characters>80123</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625</cp:revision>
  <dcterms:created xsi:type="dcterms:W3CDTF">2023-10-24T16:47:00Z</dcterms:created>
  <dcterms:modified xsi:type="dcterms:W3CDTF">2023-11-17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yOE8YE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